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6875" w:rsidRPr="00D86510" w:rsidRDefault="00976875" w:rsidP="00D158E7">
      <w:pPr>
        <w:pStyle w:val="Heading1"/>
        <w:spacing w:line="480" w:lineRule="auto"/>
      </w:pPr>
      <w:bookmarkStart w:id="0" w:name="_Toc515824111"/>
      <w:bookmarkStart w:id="1" w:name="_Toc524620785"/>
      <w:bookmarkStart w:id="2" w:name="_Toc534997712"/>
      <w:bookmarkStart w:id="3" w:name="_Toc535782819"/>
      <w:r w:rsidRPr="00D86510">
        <w:t>BAB I</w:t>
      </w:r>
      <w:bookmarkEnd w:id="0"/>
      <w:bookmarkEnd w:id="1"/>
      <w:bookmarkEnd w:id="2"/>
      <w:bookmarkEnd w:id="3"/>
    </w:p>
    <w:p w:rsidR="00976875" w:rsidRPr="00D86510" w:rsidRDefault="00976875" w:rsidP="00F652BE">
      <w:pPr>
        <w:pStyle w:val="Heading1"/>
      </w:pPr>
      <w:bookmarkStart w:id="4" w:name="_Toc515824112"/>
      <w:bookmarkStart w:id="5" w:name="_Toc524620786"/>
      <w:bookmarkStart w:id="6" w:name="_Toc534997713"/>
      <w:bookmarkStart w:id="7" w:name="_Toc535782820"/>
      <w:r w:rsidRPr="00D86510">
        <w:t>PENDAHULUA</w:t>
      </w:r>
      <w:bookmarkEnd w:id="4"/>
      <w:bookmarkEnd w:id="5"/>
      <w:r w:rsidR="00F652BE">
        <w:t>N</w:t>
      </w:r>
      <w:bookmarkEnd w:id="6"/>
      <w:bookmarkEnd w:id="7"/>
    </w:p>
    <w:p w:rsidR="007F3E50" w:rsidRPr="00D86510" w:rsidRDefault="007F3E50" w:rsidP="00F652BE">
      <w:pPr>
        <w:spacing w:after="0"/>
        <w:ind w:left="0" w:firstLine="720"/>
        <w:rPr>
          <w:rFonts w:ascii="Times New Roman" w:hAnsi="Times New Roman" w:cs="Times New Roman"/>
          <w:sz w:val="24"/>
          <w:szCs w:val="24"/>
        </w:rPr>
      </w:pPr>
      <w:r w:rsidRPr="00D86510">
        <w:rPr>
          <w:rFonts w:ascii="Times New Roman" w:hAnsi="Times New Roman" w:cs="Times New Roman"/>
          <w:sz w:val="24"/>
          <w:szCs w:val="24"/>
        </w:rPr>
        <w:t xml:space="preserve">Pada </w:t>
      </w:r>
      <w:proofErr w:type="gramStart"/>
      <w:r w:rsidRPr="00D86510">
        <w:rPr>
          <w:rFonts w:ascii="Times New Roman" w:hAnsi="Times New Roman" w:cs="Times New Roman"/>
          <w:sz w:val="24"/>
          <w:szCs w:val="24"/>
        </w:rPr>
        <w:t>bab</w:t>
      </w:r>
      <w:proofErr w:type="gramEnd"/>
      <w:r w:rsidRPr="00D86510">
        <w:rPr>
          <w:rFonts w:ascii="Times New Roman" w:hAnsi="Times New Roman" w:cs="Times New Roman"/>
          <w:sz w:val="24"/>
          <w:szCs w:val="24"/>
        </w:rPr>
        <w:t xml:space="preserve"> ini</w:t>
      </w:r>
      <w:r w:rsidR="00F15886">
        <w:rPr>
          <w:rFonts w:ascii="Times New Roman" w:hAnsi="Times New Roman" w:cs="Times New Roman"/>
          <w:sz w:val="24"/>
          <w:szCs w:val="24"/>
        </w:rPr>
        <w:t>, pen</w:t>
      </w:r>
      <w:r w:rsidR="004A5892">
        <w:rPr>
          <w:rFonts w:ascii="Times New Roman" w:hAnsi="Times New Roman" w:cs="Times New Roman"/>
          <w:sz w:val="24"/>
          <w:szCs w:val="24"/>
        </w:rPr>
        <w:t>eliti</w:t>
      </w:r>
      <w:r w:rsidRPr="00D86510">
        <w:rPr>
          <w:rFonts w:ascii="Times New Roman" w:hAnsi="Times New Roman" w:cs="Times New Roman"/>
          <w:sz w:val="24"/>
          <w:szCs w:val="24"/>
        </w:rPr>
        <w:t xml:space="preserve"> akan </w:t>
      </w:r>
      <w:r w:rsidR="00F15886">
        <w:rPr>
          <w:rFonts w:ascii="Times New Roman" w:hAnsi="Times New Roman" w:cs="Times New Roman"/>
          <w:sz w:val="24"/>
          <w:szCs w:val="24"/>
        </w:rPr>
        <w:t>men</w:t>
      </w:r>
      <w:r w:rsidRPr="00D86510">
        <w:rPr>
          <w:rFonts w:ascii="Times New Roman" w:hAnsi="Times New Roman" w:cs="Times New Roman"/>
          <w:sz w:val="24"/>
          <w:szCs w:val="24"/>
        </w:rPr>
        <w:t xml:space="preserve">jelaskan mengenai latar belakang masalah </w:t>
      </w:r>
      <w:r w:rsidR="0031762E" w:rsidRPr="00D86510">
        <w:rPr>
          <w:rFonts w:ascii="Times New Roman" w:hAnsi="Times New Roman" w:cs="Times New Roman"/>
          <w:sz w:val="24"/>
          <w:szCs w:val="24"/>
        </w:rPr>
        <w:t>yang be</w:t>
      </w:r>
      <w:r w:rsidR="00CC2B35" w:rsidRPr="00D86510">
        <w:rPr>
          <w:rFonts w:ascii="Times New Roman" w:hAnsi="Times New Roman" w:cs="Times New Roman"/>
          <w:sz w:val="24"/>
          <w:szCs w:val="24"/>
        </w:rPr>
        <w:t>risi masalah dan fenomena fak</w:t>
      </w:r>
      <w:r w:rsidR="0031762E" w:rsidRPr="00D86510">
        <w:rPr>
          <w:rFonts w:ascii="Times New Roman" w:hAnsi="Times New Roman" w:cs="Times New Roman"/>
          <w:sz w:val="24"/>
          <w:szCs w:val="24"/>
        </w:rPr>
        <w:t xml:space="preserve">tual </w:t>
      </w:r>
      <w:r w:rsidR="00CC2B35" w:rsidRPr="00D86510">
        <w:rPr>
          <w:rFonts w:ascii="Times New Roman" w:hAnsi="Times New Roman" w:cs="Times New Roman"/>
          <w:sz w:val="24"/>
          <w:szCs w:val="24"/>
        </w:rPr>
        <w:t>yang mendasari</w:t>
      </w:r>
      <w:r w:rsidR="0031762E" w:rsidRPr="00D86510">
        <w:rPr>
          <w:rFonts w:ascii="Times New Roman" w:hAnsi="Times New Roman" w:cs="Times New Roman"/>
          <w:sz w:val="24"/>
          <w:szCs w:val="24"/>
        </w:rPr>
        <w:t xml:space="preserve"> </w:t>
      </w:r>
      <w:r w:rsidRPr="00D86510">
        <w:rPr>
          <w:rFonts w:ascii="Times New Roman" w:hAnsi="Times New Roman" w:cs="Times New Roman"/>
          <w:sz w:val="24"/>
          <w:szCs w:val="24"/>
        </w:rPr>
        <w:t>pen</w:t>
      </w:r>
      <w:r w:rsidR="004A5892">
        <w:rPr>
          <w:rFonts w:ascii="Times New Roman" w:hAnsi="Times New Roman" w:cs="Times New Roman"/>
          <w:sz w:val="24"/>
          <w:szCs w:val="24"/>
        </w:rPr>
        <w:t>eliti</w:t>
      </w:r>
      <w:r w:rsidRPr="00D86510">
        <w:rPr>
          <w:rFonts w:ascii="Times New Roman" w:hAnsi="Times New Roman" w:cs="Times New Roman"/>
          <w:sz w:val="24"/>
          <w:szCs w:val="24"/>
        </w:rPr>
        <w:t xml:space="preserve"> melakukan penelitian</w:t>
      </w:r>
      <w:r w:rsidR="00CB11D7" w:rsidRPr="00D86510">
        <w:rPr>
          <w:rFonts w:ascii="Times New Roman" w:hAnsi="Times New Roman" w:cs="Times New Roman"/>
          <w:sz w:val="24"/>
          <w:szCs w:val="24"/>
        </w:rPr>
        <w:t xml:space="preserve"> mengenai nilai perusahaan</w:t>
      </w:r>
      <w:r w:rsidRPr="00D86510">
        <w:rPr>
          <w:rFonts w:ascii="Times New Roman" w:hAnsi="Times New Roman" w:cs="Times New Roman"/>
          <w:sz w:val="24"/>
          <w:szCs w:val="24"/>
        </w:rPr>
        <w:t xml:space="preserve">. </w:t>
      </w:r>
      <w:r w:rsidR="0031762E" w:rsidRPr="00D86510">
        <w:rPr>
          <w:rFonts w:ascii="Times New Roman" w:hAnsi="Times New Roman" w:cs="Times New Roman"/>
          <w:sz w:val="24"/>
          <w:szCs w:val="24"/>
        </w:rPr>
        <w:t xml:space="preserve">Kemudian, peneliti </w:t>
      </w:r>
      <w:proofErr w:type="gramStart"/>
      <w:r w:rsidR="0031762E" w:rsidRPr="00D86510">
        <w:rPr>
          <w:rFonts w:ascii="Times New Roman" w:hAnsi="Times New Roman" w:cs="Times New Roman"/>
          <w:sz w:val="24"/>
          <w:szCs w:val="24"/>
        </w:rPr>
        <w:t>akan</w:t>
      </w:r>
      <w:proofErr w:type="gramEnd"/>
      <w:r w:rsidR="0031762E" w:rsidRPr="00D86510">
        <w:rPr>
          <w:rFonts w:ascii="Times New Roman" w:hAnsi="Times New Roman" w:cs="Times New Roman"/>
          <w:sz w:val="24"/>
          <w:szCs w:val="24"/>
        </w:rPr>
        <w:t xml:space="preserve"> mengidentifikasi beberapa </w:t>
      </w:r>
      <w:r w:rsidR="00CC2B35" w:rsidRPr="00D86510">
        <w:rPr>
          <w:rFonts w:ascii="Times New Roman" w:hAnsi="Times New Roman" w:cs="Times New Roman"/>
          <w:sz w:val="24"/>
          <w:szCs w:val="24"/>
        </w:rPr>
        <w:t>per</w:t>
      </w:r>
      <w:r w:rsidR="0031762E" w:rsidRPr="00D86510">
        <w:rPr>
          <w:rFonts w:ascii="Times New Roman" w:hAnsi="Times New Roman" w:cs="Times New Roman"/>
          <w:sz w:val="24"/>
          <w:szCs w:val="24"/>
        </w:rPr>
        <w:t>masalah</w:t>
      </w:r>
      <w:r w:rsidR="00CC2B35" w:rsidRPr="00D86510">
        <w:rPr>
          <w:rFonts w:ascii="Times New Roman" w:hAnsi="Times New Roman" w:cs="Times New Roman"/>
          <w:sz w:val="24"/>
          <w:szCs w:val="24"/>
        </w:rPr>
        <w:t>an</w:t>
      </w:r>
      <w:r w:rsidR="0031762E" w:rsidRPr="00D86510">
        <w:rPr>
          <w:rFonts w:ascii="Times New Roman" w:hAnsi="Times New Roman" w:cs="Times New Roman"/>
          <w:sz w:val="24"/>
          <w:szCs w:val="24"/>
        </w:rPr>
        <w:t xml:space="preserve"> dan menentukan batasan masalah dalam penelitian ini</w:t>
      </w:r>
      <w:r w:rsidRPr="00D86510">
        <w:rPr>
          <w:rFonts w:ascii="Times New Roman" w:hAnsi="Times New Roman" w:cs="Times New Roman"/>
          <w:sz w:val="24"/>
          <w:szCs w:val="24"/>
        </w:rPr>
        <w:t xml:space="preserve">. </w:t>
      </w:r>
    </w:p>
    <w:p w:rsidR="00C86936" w:rsidRDefault="00CC2B35" w:rsidP="007C7326">
      <w:pPr>
        <w:spacing w:after="0"/>
        <w:ind w:left="0" w:firstLine="720"/>
        <w:rPr>
          <w:rFonts w:ascii="Times New Roman" w:hAnsi="Times New Roman" w:cs="Times New Roman"/>
          <w:sz w:val="24"/>
          <w:szCs w:val="24"/>
        </w:rPr>
      </w:pPr>
      <w:r w:rsidRPr="00D86510">
        <w:rPr>
          <w:rFonts w:ascii="Times New Roman" w:hAnsi="Times New Roman" w:cs="Times New Roman"/>
          <w:sz w:val="24"/>
          <w:szCs w:val="24"/>
        </w:rPr>
        <w:t xml:space="preserve">Pada sub </w:t>
      </w:r>
      <w:proofErr w:type="gramStart"/>
      <w:r w:rsidR="0031762E" w:rsidRPr="00D86510">
        <w:rPr>
          <w:rFonts w:ascii="Times New Roman" w:hAnsi="Times New Roman" w:cs="Times New Roman"/>
          <w:sz w:val="24"/>
          <w:szCs w:val="24"/>
        </w:rPr>
        <w:t>bab</w:t>
      </w:r>
      <w:proofErr w:type="gramEnd"/>
      <w:r w:rsidR="0031762E" w:rsidRPr="00D86510">
        <w:rPr>
          <w:rFonts w:ascii="Times New Roman" w:hAnsi="Times New Roman" w:cs="Times New Roman"/>
          <w:sz w:val="24"/>
          <w:szCs w:val="24"/>
        </w:rPr>
        <w:t xml:space="preserve"> selanjutnya, peneliti akan membahas </w:t>
      </w:r>
      <w:r w:rsidRPr="00D86510">
        <w:rPr>
          <w:rFonts w:ascii="Times New Roman" w:hAnsi="Times New Roman" w:cs="Times New Roman"/>
          <w:sz w:val="24"/>
          <w:szCs w:val="24"/>
        </w:rPr>
        <w:t>mengenai</w:t>
      </w:r>
      <w:r w:rsidR="0031762E" w:rsidRPr="00D86510">
        <w:rPr>
          <w:rFonts w:ascii="Times New Roman" w:hAnsi="Times New Roman" w:cs="Times New Roman"/>
          <w:sz w:val="24"/>
          <w:szCs w:val="24"/>
        </w:rPr>
        <w:t xml:space="preserve"> batasan penelitian yaitu segala halangan atau batasan yang menghambat penelitian ini. </w:t>
      </w:r>
      <w:r w:rsidRPr="00D86510">
        <w:rPr>
          <w:rFonts w:ascii="Times New Roman" w:hAnsi="Times New Roman" w:cs="Times New Roman"/>
          <w:sz w:val="24"/>
          <w:szCs w:val="24"/>
        </w:rPr>
        <w:t>Terakhir, pen</w:t>
      </w:r>
      <w:r w:rsidR="004A5892">
        <w:rPr>
          <w:rFonts w:ascii="Times New Roman" w:hAnsi="Times New Roman" w:cs="Times New Roman"/>
          <w:sz w:val="24"/>
          <w:szCs w:val="24"/>
        </w:rPr>
        <w:t>eliti</w:t>
      </w:r>
      <w:r w:rsidR="0031762E" w:rsidRPr="00D86510">
        <w:rPr>
          <w:rFonts w:ascii="Times New Roman" w:hAnsi="Times New Roman" w:cs="Times New Roman"/>
          <w:sz w:val="24"/>
          <w:szCs w:val="24"/>
        </w:rPr>
        <w:t xml:space="preserve"> </w:t>
      </w:r>
      <w:proofErr w:type="gramStart"/>
      <w:r w:rsidR="0031762E" w:rsidRPr="00D86510">
        <w:rPr>
          <w:rFonts w:ascii="Times New Roman" w:hAnsi="Times New Roman" w:cs="Times New Roman"/>
          <w:sz w:val="24"/>
          <w:szCs w:val="24"/>
        </w:rPr>
        <w:t>akan</w:t>
      </w:r>
      <w:proofErr w:type="gramEnd"/>
      <w:r w:rsidR="0031762E" w:rsidRPr="00D86510">
        <w:rPr>
          <w:rFonts w:ascii="Times New Roman" w:hAnsi="Times New Roman" w:cs="Times New Roman"/>
          <w:sz w:val="24"/>
          <w:szCs w:val="24"/>
        </w:rPr>
        <w:t xml:space="preserve"> merumuskan masalah penelitian beserta</w:t>
      </w:r>
      <w:r w:rsidRPr="00D86510">
        <w:rPr>
          <w:rFonts w:ascii="Times New Roman" w:hAnsi="Times New Roman" w:cs="Times New Roman"/>
          <w:sz w:val="24"/>
          <w:szCs w:val="24"/>
        </w:rPr>
        <w:t xml:space="preserve"> menyampaikan</w:t>
      </w:r>
      <w:r w:rsidR="0031762E" w:rsidRPr="00D86510">
        <w:rPr>
          <w:rFonts w:ascii="Times New Roman" w:hAnsi="Times New Roman" w:cs="Times New Roman"/>
          <w:sz w:val="24"/>
          <w:szCs w:val="24"/>
        </w:rPr>
        <w:t xml:space="preserve"> tuj</w:t>
      </w:r>
      <w:r w:rsidR="00C6580C">
        <w:rPr>
          <w:rFonts w:ascii="Times New Roman" w:hAnsi="Times New Roman" w:cs="Times New Roman"/>
          <w:sz w:val="24"/>
          <w:szCs w:val="24"/>
        </w:rPr>
        <w:t>uan dan manfaat dari penelitian.</w:t>
      </w:r>
    </w:p>
    <w:p w:rsidR="007C7326" w:rsidRPr="00D86510" w:rsidRDefault="007C7326" w:rsidP="00824209">
      <w:pPr>
        <w:spacing w:after="0" w:line="720" w:lineRule="auto"/>
        <w:ind w:left="0" w:firstLine="720"/>
        <w:rPr>
          <w:rFonts w:ascii="Times New Roman" w:hAnsi="Times New Roman" w:cs="Times New Roman"/>
          <w:sz w:val="24"/>
          <w:szCs w:val="24"/>
        </w:rPr>
      </w:pPr>
    </w:p>
    <w:p w:rsidR="00976875" w:rsidRPr="00D86510" w:rsidRDefault="00976875" w:rsidP="008D1A65">
      <w:pPr>
        <w:pStyle w:val="Heading2"/>
        <w:ind w:left="360" w:hanging="360"/>
        <w:rPr>
          <w:rFonts w:cs="Times New Roman"/>
          <w:szCs w:val="24"/>
          <w:lang w:val="en-ID"/>
        </w:rPr>
      </w:pPr>
      <w:bookmarkStart w:id="8" w:name="_Toc515824113"/>
      <w:bookmarkStart w:id="9" w:name="_Toc524620787"/>
      <w:bookmarkStart w:id="10" w:name="_Toc534997714"/>
      <w:bookmarkStart w:id="11" w:name="_Toc535782821"/>
      <w:r w:rsidRPr="00D86510">
        <w:rPr>
          <w:rFonts w:cs="Times New Roman"/>
          <w:szCs w:val="24"/>
          <w:lang w:val="en-ID"/>
        </w:rPr>
        <w:t>Latar Belakang Masalah</w:t>
      </w:r>
      <w:bookmarkEnd w:id="8"/>
      <w:bookmarkEnd w:id="9"/>
      <w:bookmarkEnd w:id="10"/>
      <w:bookmarkEnd w:id="11"/>
    </w:p>
    <w:p w:rsidR="00B84E67" w:rsidRDefault="00D81A28" w:rsidP="00F652BE">
      <w:pPr>
        <w:spacing w:after="0"/>
        <w:ind w:left="360" w:firstLine="720"/>
        <w:rPr>
          <w:rFonts w:ascii="Times New Roman" w:hAnsi="Times New Roman" w:cs="Times New Roman"/>
          <w:sz w:val="24"/>
          <w:szCs w:val="24"/>
        </w:rPr>
      </w:pPr>
      <w:proofErr w:type="gramStart"/>
      <w:r w:rsidRPr="00D86510">
        <w:rPr>
          <w:rFonts w:ascii="Times New Roman" w:hAnsi="Times New Roman" w:cs="Times New Roman"/>
          <w:sz w:val="24"/>
          <w:szCs w:val="24"/>
        </w:rPr>
        <w:t>Setiap perusahaan memiliki tujuan jangka pendek dan jangka panjang.</w:t>
      </w:r>
      <w:proofErr w:type="gramEnd"/>
      <w:r w:rsidRPr="00D86510">
        <w:rPr>
          <w:rFonts w:ascii="Times New Roman" w:hAnsi="Times New Roman" w:cs="Times New Roman"/>
          <w:sz w:val="24"/>
          <w:szCs w:val="24"/>
        </w:rPr>
        <w:t xml:space="preserve"> </w:t>
      </w:r>
      <w:proofErr w:type="gramStart"/>
      <w:r w:rsidRPr="00D86510">
        <w:rPr>
          <w:rFonts w:ascii="Times New Roman" w:hAnsi="Times New Roman" w:cs="Times New Roman"/>
          <w:sz w:val="24"/>
          <w:szCs w:val="24"/>
        </w:rPr>
        <w:t>Dalam jangka pendek, perusahaan bertujuan untuk mencapai keuntungan semaksimal mungkin dengan menggunakan sumber daya yang tersedia.</w:t>
      </w:r>
      <w:proofErr w:type="gramEnd"/>
      <w:r w:rsidRPr="00D86510">
        <w:rPr>
          <w:rFonts w:ascii="Times New Roman" w:hAnsi="Times New Roman" w:cs="Times New Roman"/>
          <w:sz w:val="24"/>
          <w:szCs w:val="24"/>
        </w:rPr>
        <w:t xml:space="preserve"> Di era globalisasi ini, setiap perusahaa</w:t>
      </w:r>
      <w:r w:rsidR="0031762E" w:rsidRPr="00D86510">
        <w:rPr>
          <w:rFonts w:ascii="Times New Roman" w:hAnsi="Times New Roman" w:cs="Times New Roman"/>
          <w:sz w:val="24"/>
          <w:szCs w:val="24"/>
        </w:rPr>
        <w:t>n harus dapat meningkatkan daya saing</w:t>
      </w:r>
      <w:r w:rsidRPr="00D86510">
        <w:rPr>
          <w:rFonts w:ascii="Times New Roman" w:hAnsi="Times New Roman" w:cs="Times New Roman"/>
          <w:sz w:val="24"/>
          <w:szCs w:val="24"/>
        </w:rPr>
        <w:t>nya di</w:t>
      </w:r>
      <w:r w:rsidR="0031762E" w:rsidRPr="00D86510">
        <w:rPr>
          <w:rFonts w:ascii="Times New Roman" w:hAnsi="Times New Roman" w:cs="Times New Roman"/>
          <w:sz w:val="24"/>
          <w:szCs w:val="24"/>
        </w:rPr>
        <w:t xml:space="preserve"> </w:t>
      </w:r>
      <w:r w:rsidRPr="00D86510">
        <w:rPr>
          <w:rFonts w:ascii="Times New Roman" w:hAnsi="Times New Roman" w:cs="Times New Roman"/>
          <w:sz w:val="24"/>
          <w:szCs w:val="24"/>
        </w:rPr>
        <w:t>pasar domesti</w:t>
      </w:r>
      <w:r w:rsidR="0031762E" w:rsidRPr="00D86510">
        <w:rPr>
          <w:rFonts w:ascii="Times New Roman" w:hAnsi="Times New Roman" w:cs="Times New Roman"/>
          <w:sz w:val="24"/>
          <w:szCs w:val="24"/>
        </w:rPr>
        <w:t>k</w:t>
      </w:r>
      <w:r w:rsidRPr="00D86510">
        <w:rPr>
          <w:rFonts w:ascii="Times New Roman" w:hAnsi="Times New Roman" w:cs="Times New Roman"/>
          <w:sz w:val="24"/>
          <w:szCs w:val="24"/>
        </w:rPr>
        <w:t xml:space="preserve"> maupun internasional untuk dapat mempertahankan atau memperoleh laba yang kompetitif dengan </w:t>
      </w:r>
      <w:proofErr w:type="gramStart"/>
      <w:r w:rsidRPr="00D86510">
        <w:rPr>
          <w:rFonts w:ascii="Times New Roman" w:hAnsi="Times New Roman" w:cs="Times New Roman"/>
          <w:sz w:val="24"/>
          <w:szCs w:val="24"/>
        </w:rPr>
        <w:t>cara</w:t>
      </w:r>
      <w:proofErr w:type="gramEnd"/>
      <w:r w:rsidRPr="00D86510">
        <w:rPr>
          <w:rFonts w:ascii="Times New Roman" w:hAnsi="Times New Roman" w:cs="Times New Roman"/>
          <w:sz w:val="24"/>
          <w:szCs w:val="24"/>
        </w:rPr>
        <w:t xml:space="preserve"> memberikan perhatian penuh pada kegiatan operasional dan fin</w:t>
      </w:r>
      <w:r w:rsidR="00CC2B35" w:rsidRPr="00D86510">
        <w:rPr>
          <w:rFonts w:ascii="Times New Roman" w:hAnsi="Times New Roman" w:cs="Times New Roman"/>
          <w:sz w:val="24"/>
          <w:szCs w:val="24"/>
        </w:rPr>
        <w:t>ans</w:t>
      </w:r>
      <w:r w:rsidR="0031762E" w:rsidRPr="00D86510">
        <w:rPr>
          <w:rFonts w:ascii="Times New Roman" w:hAnsi="Times New Roman" w:cs="Times New Roman"/>
          <w:sz w:val="24"/>
          <w:szCs w:val="24"/>
        </w:rPr>
        <w:t>ialnya.</w:t>
      </w:r>
      <w:r w:rsidR="00BE7F1B">
        <w:rPr>
          <w:rFonts w:ascii="Times New Roman" w:hAnsi="Times New Roman" w:cs="Times New Roman"/>
          <w:sz w:val="24"/>
          <w:szCs w:val="24"/>
        </w:rPr>
        <w:t xml:space="preserve"> </w:t>
      </w:r>
      <w:proofErr w:type="gramStart"/>
      <w:r w:rsidRPr="00D86510">
        <w:rPr>
          <w:rFonts w:ascii="Times New Roman" w:hAnsi="Times New Roman" w:cs="Times New Roman"/>
          <w:sz w:val="24"/>
          <w:szCs w:val="24"/>
        </w:rPr>
        <w:t>Salah satu upaya yang dapat dilakukan oleh para pemilik perusahaan dan pemegang saham adalah dengan mempe</w:t>
      </w:r>
      <w:r w:rsidR="0031762E" w:rsidRPr="00D86510">
        <w:rPr>
          <w:rFonts w:ascii="Times New Roman" w:hAnsi="Times New Roman" w:cs="Times New Roman"/>
          <w:sz w:val="24"/>
          <w:szCs w:val="24"/>
        </w:rPr>
        <w:t>kerjakan tenaga ahli yang profe</w:t>
      </w:r>
      <w:r w:rsidRPr="00D86510">
        <w:rPr>
          <w:rFonts w:ascii="Times New Roman" w:hAnsi="Times New Roman" w:cs="Times New Roman"/>
          <w:sz w:val="24"/>
          <w:szCs w:val="24"/>
        </w:rPr>
        <w:t>sional untuk diposisikan sebagai manajer ataupun komisaris dalam mengelola perusahaan.</w:t>
      </w:r>
      <w:proofErr w:type="gramEnd"/>
      <w:r w:rsidR="0031762E" w:rsidRPr="00D86510">
        <w:rPr>
          <w:rFonts w:ascii="Times New Roman" w:hAnsi="Times New Roman" w:cs="Times New Roman"/>
          <w:sz w:val="24"/>
          <w:szCs w:val="24"/>
        </w:rPr>
        <w:t xml:space="preserve"> Perusahaan yang baik </w:t>
      </w:r>
      <w:proofErr w:type="gramStart"/>
      <w:r w:rsidR="0031762E" w:rsidRPr="00D86510">
        <w:rPr>
          <w:rFonts w:ascii="Times New Roman" w:hAnsi="Times New Roman" w:cs="Times New Roman"/>
          <w:sz w:val="24"/>
          <w:szCs w:val="24"/>
        </w:rPr>
        <w:t>akan</w:t>
      </w:r>
      <w:proofErr w:type="gramEnd"/>
      <w:r w:rsidR="0031762E" w:rsidRPr="00D86510">
        <w:rPr>
          <w:rFonts w:ascii="Times New Roman" w:hAnsi="Times New Roman" w:cs="Times New Roman"/>
          <w:sz w:val="24"/>
          <w:szCs w:val="24"/>
        </w:rPr>
        <w:t xml:space="preserve"> </w:t>
      </w:r>
      <w:r w:rsidR="00CC2B35" w:rsidRPr="00D86510">
        <w:rPr>
          <w:rFonts w:ascii="Times New Roman" w:hAnsi="Times New Roman" w:cs="Times New Roman"/>
          <w:sz w:val="24"/>
          <w:szCs w:val="24"/>
        </w:rPr>
        <w:t xml:space="preserve">memiliki kinerja yang baik </w:t>
      </w:r>
      <w:r w:rsidR="00775654">
        <w:rPr>
          <w:rFonts w:ascii="Times New Roman" w:hAnsi="Times New Roman" w:cs="Times New Roman"/>
          <w:sz w:val="24"/>
          <w:szCs w:val="24"/>
        </w:rPr>
        <w:t>dan</w:t>
      </w:r>
      <w:r w:rsidR="00CC2B35" w:rsidRPr="00D86510">
        <w:rPr>
          <w:rFonts w:ascii="Times New Roman" w:hAnsi="Times New Roman" w:cs="Times New Roman"/>
          <w:sz w:val="24"/>
          <w:szCs w:val="24"/>
        </w:rPr>
        <w:t xml:space="preserve"> </w:t>
      </w:r>
      <w:r w:rsidR="00775654">
        <w:rPr>
          <w:rFonts w:ascii="Times New Roman" w:hAnsi="Times New Roman" w:cs="Times New Roman"/>
          <w:sz w:val="24"/>
          <w:szCs w:val="24"/>
        </w:rPr>
        <w:t xml:space="preserve">akan </w:t>
      </w:r>
      <w:r w:rsidR="0031762E" w:rsidRPr="00D86510">
        <w:rPr>
          <w:rFonts w:ascii="Times New Roman" w:hAnsi="Times New Roman" w:cs="Times New Roman"/>
          <w:sz w:val="24"/>
          <w:szCs w:val="24"/>
        </w:rPr>
        <w:t>tercermin dalam rasio-rasio keuangan</w:t>
      </w:r>
      <w:r w:rsidR="00CC2B35" w:rsidRPr="00D86510">
        <w:rPr>
          <w:rFonts w:ascii="Times New Roman" w:hAnsi="Times New Roman" w:cs="Times New Roman"/>
          <w:sz w:val="24"/>
          <w:szCs w:val="24"/>
        </w:rPr>
        <w:t>nya</w:t>
      </w:r>
      <w:r w:rsidR="0031762E" w:rsidRPr="00D86510">
        <w:rPr>
          <w:rFonts w:ascii="Times New Roman" w:hAnsi="Times New Roman" w:cs="Times New Roman"/>
          <w:sz w:val="24"/>
          <w:szCs w:val="24"/>
        </w:rPr>
        <w:t xml:space="preserve"> seperti profitabilitas dan likuiditas. </w:t>
      </w:r>
      <w:r w:rsidRPr="00D86510">
        <w:rPr>
          <w:rFonts w:ascii="Times New Roman" w:hAnsi="Times New Roman" w:cs="Times New Roman"/>
          <w:sz w:val="24"/>
          <w:szCs w:val="24"/>
        </w:rPr>
        <w:t xml:space="preserve"> </w:t>
      </w:r>
      <w:proofErr w:type="gramStart"/>
      <w:r w:rsidR="009B56BB" w:rsidRPr="00D86510">
        <w:rPr>
          <w:rFonts w:ascii="Times New Roman" w:hAnsi="Times New Roman" w:cs="Times New Roman"/>
          <w:sz w:val="24"/>
          <w:szCs w:val="24"/>
        </w:rPr>
        <w:t>Perusahaan yang baik juga harus memiliki tata kelola perusahaan yang baik seperti dengan adanya komite audit.</w:t>
      </w:r>
      <w:proofErr w:type="gramEnd"/>
      <w:r w:rsidR="00A97DF5">
        <w:rPr>
          <w:rFonts w:ascii="Times New Roman" w:hAnsi="Times New Roman" w:cs="Times New Roman"/>
          <w:sz w:val="24"/>
          <w:szCs w:val="24"/>
        </w:rPr>
        <w:t xml:space="preserve"> </w:t>
      </w:r>
    </w:p>
    <w:p w:rsidR="00D5217E" w:rsidRPr="00D86510" w:rsidRDefault="00D81A28" w:rsidP="00F652BE">
      <w:pPr>
        <w:spacing w:after="0"/>
        <w:ind w:left="360" w:firstLine="720"/>
        <w:rPr>
          <w:rFonts w:ascii="Times New Roman" w:hAnsi="Times New Roman" w:cs="Times New Roman"/>
          <w:sz w:val="24"/>
          <w:szCs w:val="24"/>
        </w:rPr>
      </w:pPr>
      <w:proofErr w:type="gramStart"/>
      <w:r w:rsidRPr="00D86510">
        <w:rPr>
          <w:rFonts w:ascii="Times New Roman" w:hAnsi="Times New Roman" w:cs="Times New Roman"/>
          <w:sz w:val="24"/>
          <w:szCs w:val="24"/>
        </w:rPr>
        <w:lastRenderedPageBreak/>
        <w:t>Sedangkan dalam jangka panjang, perusahaan bertujuan untuk memaksimalkan nilai perusahaannya</w:t>
      </w:r>
      <w:r w:rsidR="0031762E" w:rsidRPr="00D86510">
        <w:rPr>
          <w:rFonts w:ascii="Times New Roman" w:hAnsi="Times New Roman" w:cs="Times New Roman"/>
          <w:sz w:val="24"/>
          <w:szCs w:val="24"/>
        </w:rPr>
        <w:t xml:space="preserve"> agar dipandang baik oleh investor sehingga mereka tertarik untuk menanamkan modal pada perusahaan</w:t>
      </w:r>
      <w:r w:rsidRPr="00D86510">
        <w:rPr>
          <w:rFonts w:ascii="Times New Roman" w:hAnsi="Times New Roman" w:cs="Times New Roman"/>
          <w:sz w:val="24"/>
          <w:szCs w:val="24"/>
        </w:rPr>
        <w:t>.</w:t>
      </w:r>
      <w:proofErr w:type="gramEnd"/>
      <w:r w:rsidRPr="00D86510">
        <w:rPr>
          <w:rFonts w:ascii="Times New Roman" w:hAnsi="Times New Roman" w:cs="Times New Roman"/>
          <w:sz w:val="24"/>
          <w:szCs w:val="24"/>
        </w:rPr>
        <w:t xml:space="preserve"> </w:t>
      </w:r>
      <w:r w:rsidR="009B56BB" w:rsidRPr="00D86510">
        <w:rPr>
          <w:rFonts w:ascii="Times New Roman" w:hAnsi="Times New Roman" w:cs="Times New Roman"/>
          <w:sz w:val="24"/>
          <w:szCs w:val="24"/>
        </w:rPr>
        <w:t>Sebagai nilai tambah bagi perusahaan, kualitas audit juga dapat mempengaruhi opini investor dalam pengambilan keputusan investasi.</w:t>
      </w:r>
      <w:r w:rsidR="00B7687F">
        <w:rPr>
          <w:rFonts w:ascii="Times New Roman" w:hAnsi="Times New Roman" w:cs="Times New Roman"/>
          <w:sz w:val="24"/>
          <w:szCs w:val="24"/>
        </w:rPr>
        <w:t xml:space="preserve"> Perusahaan yang diaudit oleh KAP besar </w:t>
      </w:r>
      <w:r w:rsidR="00B7687F" w:rsidRPr="00B7687F">
        <w:rPr>
          <w:rFonts w:ascii="Times New Roman" w:hAnsi="Times New Roman" w:cs="Times New Roman"/>
          <w:sz w:val="24"/>
          <w:szCs w:val="24"/>
        </w:rPr>
        <w:t>dapat menarik</w:t>
      </w:r>
      <w:r w:rsidR="00B7687F">
        <w:rPr>
          <w:rFonts w:ascii="Times New Roman" w:hAnsi="Times New Roman" w:cs="Times New Roman"/>
          <w:sz w:val="24"/>
          <w:szCs w:val="24"/>
        </w:rPr>
        <w:t xml:space="preserve"> minat investor karena </w:t>
      </w:r>
      <w:proofErr w:type="gramStart"/>
      <w:r w:rsidR="00B7687F">
        <w:rPr>
          <w:rFonts w:ascii="Times New Roman" w:hAnsi="Times New Roman" w:cs="Times New Roman"/>
          <w:sz w:val="24"/>
          <w:szCs w:val="24"/>
        </w:rPr>
        <w:t xml:space="preserve">dipersepsikan </w:t>
      </w:r>
      <w:r w:rsidR="00B7687F">
        <w:rPr>
          <w:rFonts w:ascii="Times New Roman" w:hAnsi="Times New Roman" w:cs="Times New Roman"/>
          <w:sz w:val="24"/>
        </w:rPr>
        <w:t xml:space="preserve"> pengawasan</w:t>
      </w:r>
      <w:proofErr w:type="gramEnd"/>
      <w:r w:rsidR="00B7687F">
        <w:rPr>
          <w:rFonts w:ascii="Times New Roman" w:hAnsi="Times New Roman" w:cs="Times New Roman"/>
          <w:sz w:val="24"/>
        </w:rPr>
        <w:t xml:space="preserve"> dan laporan audit perusahaan tersebut akan lebih terjamin sehingga investor lebih yakin untuk menanamkan sahamnya.</w:t>
      </w:r>
    </w:p>
    <w:p w:rsidR="0002187C" w:rsidRDefault="005E77CC" w:rsidP="0002187C">
      <w:pPr>
        <w:spacing w:after="0"/>
        <w:ind w:left="360" w:firstLine="720"/>
        <w:rPr>
          <w:rFonts w:ascii="Times New Roman" w:hAnsi="Times New Roman" w:cs="Times New Roman"/>
          <w:sz w:val="24"/>
          <w:szCs w:val="24"/>
        </w:rPr>
      </w:pPr>
      <w:r>
        <w:rPr>
          <w:rFonts w:ascii="Times New Roman" w:hAnsi="Times New Roman" w:cs="Times New Roman"/>
          <w:sz w:val="24"/>
          <w:szCs w:val="24"/>
        </w:rPr>
        <w:t>Kasus pertama berhubungan dengan profitabilitas dimana b</w:t>
      </w:r>
      <w:r w:rsidR="00172273" w:rsidRPr="00172273">
        <w:rPr>
          <w:rFonts w:ascii="Times New Roman" w:hAnsi="Times New Roman" w:cs="Times New Roman"/>
          <w:sz w:val="24"/>
          <w:szCs w:val="24"/>
        </w:rPr>
        <w:t>erdasarkan catatan Bursa Efek Indonesia (BEI)</w:t>
      </w:r>
      <w:r w:rsidR="006D3A66">
        <w:rPr>
          <w:rFonts w:ascii="Times New Roman" w:hAnsi="Times New Roman" w:cs="Times New Roman"/>
          <w:sz w:val="24"/>
          <w:szCs w:val="24"/>
        </w:rPr>
        <w:t xml:space="preserve"> ditahun 2016, sektor aneka industi mengalami penurunan</w:t>
      </w:r>
      <w:r w:rsidR="00172273" w:rsidRPr="00172273">
        <w:rPr>
          <w:rFonts w:ascii="Times New Roman" w:hAnsi="Times New Roman" w:cs="Times New Roman"/>
          <w:sz w:val="24"/>
          <w:szCs w:val="24"/>
        </w:rPr>
        <w:t xml:space="preserve"> hingga 3</w:t>
      </w:r>
      <w:proofErr w:type="gramStart"/>
      <w:r w:rsidR="00172273" w:rsidRPr="00172273">
        <w:rPr>
          <w:rFonts w:ascii="Times New Roman" w:hAnsi="Times New Roman" w:cs="Times New Roman"/>
          <w:sz w:val="24"/>
          <w:szCs w:val="24"/>
        </w:rPr>
        <w:t>,05</w:t>
      </w:r>
      <w:proofErr w:type="gramEnd"/>
      <w:r w:rsidR="006D3A66">
        <w:rPr>
          <w:rFonts w:ascii="Times New Roman" w:hAnsi="Times New Roman" w:cs="Times New Roman"/>
          <w:sz w:val="24"/>
          <w:szCs w:val="24"/>
        </w:rPr>
        <w:t>%</w:t>
      </w:r>
      <w:r w:rsidR="00172273" w:rsidRPr="00172273">
        <w:rPr>
          <w:rFonts w:ascii="Times New Roman" w:hAnsi="Times New Roman" w:cs="Times New Roman"/>
          <w:sz w:val="24"/>
          <w:szCs w:val="24"/>
        </w:rPr>
        <w:t xml:space="preserve"> </w:t>
      </w:r>
      <w:r w:rsidR="00443A57" w:rsidRPr="00172273">
        <w:rPr>
          <w:rFonts w:ascii="Times New Roman" w:hAnsi="Times New Roman" w:cs="Times New Roman"/>
          <w:sz w:val="24"/>
          <w:szCs w:val="24"/>
        </w:rPr>
        <w:t>dari posisi 1.311,625</w:t>
      </w:r>
      <w:r w:rsidR="00443A57">
        <w:rPr>
          <w:rFonts w:ascii="Times New Roman" w:hAnsi="Times New Roman" w:cs="Times New Roman"/>
          <w:sz w:val="24"/>
          <w:szCs w:val="24"/>
        </w:rPr>
        <w:t xml:space="preserve"> </w:t>
      </w:r>
      <w:r w:rsidR="00172273" w:rsidRPr="00172273">
        <w:rPr>
          <w:rFonts w:ascii="Times New Roman" w:hAnsi="Times New Roman" w:cs="Times New Roman"/>
          <w:sz w:val="24"/>
          <w:szCs w:val="24"/>
        </w:rPr>
        <w:t xml:space="preserve">ke level 1.271,541. </w:t>
      </w:r>
      <w:r w:rsidR="006D3A66">
        <w:rPr>
          <w:rFonts w:ascii="Times New Roman" w:hAnsi="Times New Roman" w:cs="Times New Roman"/>
          <w:sz w:val="24"/>
          <w:szCs w:val="24"/>
        </w:rPr>
        <w:t xml:space="preserve">Penurunan ini juga dialami oleh salah satu industry otomotif yang cukup ternama yaitu </w:t>
      </w:r>
      <w:r w:rsidR="0002187C" w:rsidRPr="0002187C">
        <w:rPr>
          <w:rFonts w:ascii="Times New Roman" w:hAnsi="Times New Roman" w:cs="Times New Roman"/>
          <w:sz w:val="24"/>
          <w:szCs w:val="24"/>
        </w:rPr>
        <w:t xml:space="preserve">PT </w:t>
      </w:r>
      <w:r w:rsidR="006D3A66">
        <w:rPr>
          <w:rFonts w:ascii="Times New Roman" w:hAnsi="Times New Roman" w:cs="Times New Roman"/>
          <w:sz w:val="24"/>
          <w:szCs w:val="24"/>
        </w:rPr>
        <w:t xml:space="preserve">Astra International Tbk (ASII) dimana tercatat </w:t>
      </w:r>
      <w:r w:rsidR="0002187C" w:rsidRPr="0002187C">
        <w:rPr>
          <w:rFonts w:ascii="Times New Roman" w:hAnsi="Times New Roman" w:cs="Times New Roman"/>
          <w:sz w:val="24"/>
          <w:szCs w:val="24"/>
        </w:rPr>
        <w:t xml:space="preserve">harga sahamnya </w:t>
      </w:r>
      <w:r w:rsidR="006D3A66">
        <w:rPr>
          <w:rFonts w:ascii="Times New Roman" w:hAnsi="Times New Roman" w:cs="Times New Roman"/>
          <w:sz w:val="24"/>
          <w:szCs w:val="24"/>
        </w:rPr>
        <w:t>melemah</w:t>
      </w:r>
      <w:r w:rsidR="00443A57" w:rsidRPr="00443A57">
        <w:rPr>
          <w:rFonts w:ascii="Times New Roman" w:hAnsi="Times New Roman" w:cs="Times New Roman"/>
          <w:sz w:val="24"/>
          <w:szCs w:val="24"/>
        </w:rPr>
        <w:t xml:space="preserve"> </w:t>
      </w:r>
      <w:r w:rsidR="00443A57">
        <w:rPr>
          <w:rFonts w:ascii="Times New Roman" w:hAnsi="Times New Roman" w:cs="Times New Roman"/>
          <w:sz w:val="24"/>
          <w:szCs w:val="24"/>
        </w:rPr>
        <w:t xml:space="preserve">dari posisi </w:t>
      </w:r>
      <w:r w:rsidR="00443A57" w:rsidRPr="0002187C">
        <w:rPr>
          <w:rFonts w:ascii="Times New Roman" w:hAnsi="Times New Roman" w:cs="Times New Roman"/>
          <w:sz w:val="24"/>
          <w:szCs w:val="24"/>
        </w:rPr>
        <w:t>Rp7.850</w:t>
      </w:r>
      <w:r w:rsidR="006D3A66">
        <w:rPr>
          <w:rFonts w:ascii="Times New Roman" w:hAnsi="Times New Roman" w:cs="Times New Roman"/>
          <w:sz w:val="24"/>
          <w:szCs w:val="24"/>
        </w:rPr>
        <w:t xml:space="preserve"> ke level Rp7.575</w:t>
      </w:r>
      <w:r w:rsidR="0002187C" w:rsidRPr="0002187C">
        <w:rPr>
          <w:rFonts w:ascii="Times New Roman" w:hAnsi="Times New Roman" w:cs="Times New Roman"/>
          <w:sz w:val="24"/>
          <w:szCs w:val="24"/>
        </w:rPr>
        <w:t>.</w:t>
      </w:r>
      <w:r w:rsidR="0002187C">
        <w:rPr>
          <w:rFonts w:ascii="Times New Roman" w:hAnsi="Times New Roman" w:cs="Times New Roman"/>
          <w:sz w:val="24"/>
          <w:szCs w:val="24"/>
        </w:rPr>
        <w:t xml:space="preserve"> </w:t>
      </w:r>
      <w:r w:rsidR="006D3A66">
        <w:rPr>
          <w:rFonts w:ascii="Times New Roman" w:hAnsi="Times New Roman" w:cs="Times New Roman"/>
          <w:sz w:val="24"/>
          <w:szCs w:val="24"/>
        </w:rPr>
        <w:t>Hal ini cukup mengherankan padahal ternyata PT ASII ini</w:t>
      </w:r>
      <w:r w:rsidR="0002187C" w:rsidRPr="0002187C">
        <w:rPr>
          <w:rFonts w:ascii="Times New Roman" w:hAnsi="Times New Roman" w:cs="Times New Roman"/>
          <w:sz w:val="24"/>
          <w:szCs w:val="24"/>
        </w:rPr>
        <w:t xml:space="preserve"> baru saja merilis data penjualannya beberapa hari lalu</w:t>
      </w:r>
      <w:r w:rsidR="006D3A66">
        <w:rPr>
          <w:rFonts w:ascii="Times New Roman" w:hAnsi="Times New Roman" w:cs="Times New Roman"/>
          <w:sz w:val="24"/>
          <w:szCs w:val="24"/>
        </w:rPr>
        <w:t xml:space="preserve"> sebelum penurunan yang pada berarti</w:t>
      </w:r>
      <w:r w:rsidR="0002187C" w:rsidRPr="0002187C">
        <w:rPr>
          <w:rFonts w:ascii="Times New Roman" w:hAnsi="Times New Roman" w:cs="Times New Roman"/>
          <w:sz w:val="24"/>
          <w:szCs w:val="24"/>
        </w:rPr>
        <w:t xml:space="preserve"> data tersebut </w:t>
      </w:r>
      <w:r w:rsidR="006D3A66">
        <w:rPr>
          <w:rFonts w:ascii="Times New Roman" w:hAnsi="Times New Roman" w:cs="Times New Roman"/>
          <w:sz w:val="24"/>
          <w:szCs w:val="24"/>
        </w:rPr>
        <w:t xml:space="preserve">dinilai </w:t>
      </w:r>
      <w:r w:rsidR="0002187C" w:rsidRPr="0002187C">
        <w:rPr>
          <w:rFonts w:ascii="Times New Roman" w:hAnsi="Times New Roman" w:cs="Times New Roman"/>
          <w:sz w:val="24"/>
          <w:szCs w:val="24"/>
        </w:rPr>
        <w:t>tak cukup mampu mendorong pergerakan harga sahamnya</w:t>
      </w:r>
      <w:r w:rsidR="006D3A66" w:rsidRPr="006D3A66">
        <w:rPr>
          <w:rFonts w:ascii="Times New Roman" w:hAnsi="Times New Roman" w:cs="Times New Roman"/>
          <w:sz w:val="24"/>
          <w:szCs w:val="24"/>
        </w:rPr>
        <w:t>.</w:t>
      </w:r>
      <w:r w:rsidR="006D3A66">
        <w:rPr>
          <w:rFonts w:ascii="Times New Roman" w:hAnsi="Times New Roman" w:cs="Times New Roman"/>
          <w:sz w:val="24"/>
          <w:szCs w:val="24"/>
        </w:rPr>
        <w:t xml:space="preserve"> </w:t>
      </w:r>
      <w:r w:rsidR="00A4290E">
        <w:rPr>
          <w:rFonts w:ascii="Times New Roman" w:hAnsi="Times New Roman" w:cs="Times New Roman"/>
          <w:sz w:val="24"/>
          <w:szCs w:val="24"/>
        </w:rPr>
        <w:t>Fenomena ini menggambarkan bahwa ASII baru saja merili</w:t>
      </w:r>
      <w:r w:rsidR="00775654">
        <w:rPr>
          <w:rFonts w:ascii="Times New Roman" w:hAnsi="Times New Roman" w:cs="Times New Roman"/>
          <w:sz w:val="24"/>
          <w:szCs w:val="24"/>
        </w:rPr>
        <w:t>s data penjualannya yang</w:t>
      </w:r>
      <w:r w:rsidR="00A4290E">
        <w:rPr>
          <w:rFonts w:ascii="Times New Roman" w:hAnsi="Times New Roman" w:cs="Times New Roman"/>
          <w:sz w:val="24"/>
          <w:szCs w:val="24"/>
        </w:rPr>
        <w:t xml:space="preserve"> seharus</w:t>
      </w:r>
      <w:r w:rsidR="00775654">
        <w:rPr>
          <w:rFonts w:ascii="Times New Roman" w:hAnsi="Times New Roman" w:cs="Times New Roman"/>
          <w:sz w:val="24"/>
          <w:szCs w:val="24"/>
        </w:rPr>
        <w:t>nya kemampuan memperoleh laba bagi ASII</w:t>
      </w:r>
      <w:r w:rsidR="00A4290E">
        <w:rPr>
          <w:rFonts w:ascii="Times New Roman" w:hAnsi="Times New Roman" w:cs="Times New Roman"/>
          <w:sz w:val="24"/>
          <w:szCs w:val="24"/>
        </w:rPr>
        <w:t xml:space="preserve"> tinggi, namun ternyata nilai perusahaan ASII yang tergambar dari harg</w:t>
      </w:r>
      <w:r w:rsidR="006D3A66">
        <w:rPr>
          <w:rFonts w:ascii="Times New Roman" w:hAnsi="Times New Roman" w:cs="Times New Roman"/>
          <w:sz w:val="24"/>
          <w:szCs w:val="24"/>
        </w:rPr>
        <w:t xml:space="preserve">a sahamnya mengalami penurunan </w:t>
      </w:r>
      <w:r w:rsidR="006D3A66" w:rsidRPr="004B6561">
        <w:rPr>
          <w:rFonts w:ascii="Times New Roman" w:hAnsi="Times New Roman" w:cs="Times New Roman"/>
          <w:color w:val="000000" w:themeColor="text1"/>
          <w:sz w:val="24"/>
          <w:szCs w:val="24"/>
        </w:rPr>
        <w:t>(</w:t>
      </w:r>
      <w:hyperlink w:history="1">
        <w:r w:rsidR="00963D2F" w:rsidRPr="004B6561">
          <w:rPr>
            <w:rStyle w:val="Hyperlink"/>
            <w:rFonts w:ascii="Times New Roman" w:hAnsi="Times New Roman" w:cs="Times New Roman"/>
            <w:color w:val="000000" w:themeColor="text1"/>
            <w:sz w:val="24"/>
            <w:szCs w:val="24"/>
            <w:u w:val="none"/>
          </w:rPr>
          <w:t>https://www.cnnindonesi a.com/ekonomi/2016121715345792180299/pekaninisaham-aneka-industri-jeblokterdal am</w:t>
        </w:r>
      </w:hyperlink>
      <w:r w:rsidR="006D3A66" w:rsidRPr="004B6561">
        <w:rPr>
          <w:rFonts w:ascii="Times New Roman" w:hAnsi="Times New Roman" w:cs="Times New Roman"/>
          <w:color w:val="000000" w:themeColor="text1"/>
          <w:sz w:val="24"/>
          <w:szCs w:val="24"/>
        </w:rPr>
        <w:t>).</w:t>
      </w:r>
    </w:p>
    <w:p w:rsidR="006F415E" w:rsidRPr="00D86510" w:rsidRDefault="005E77CC" w:rsidP="009529E9">
      <w:pPr>
        <w:spacing w:after="0"/>
        <w:ind w:left="360" w:firstLine="720"/>
        <w:rPr>
          <w:rFonts w:ascii="Times New Roman" w:hAnsi="Times New Roman" w:cs="Times New Roman"/>
          <w:sz w:val="24"/>
          <w:szCs w:val="24"/>
        </w:rPr>
      </w:pPr>
      <w:r>
        <w:rPr>
          <w:rFonts w:ascii="Times New Roman" w:hAnsi="Times New Roman" w:cs="Times New Roman"/>
          <w:sz w:val="24"/>
          <w:szCs w:val="24"/>
        </w:rPr>
        <w:t xml:space="preserve">Kasus kedua berhubungan dengan komite audit dimana dalam acara </w:t>
      </w:r>
      <w:r w:rsidRPr="00D86510">
        <w:rPr>
          <w:rFonts w:ascii="Times New Roman" w:hAnsi="Times New Roman" w:cs="Times New Roman"/>
          <w:sz w:val="24"/>
          <w:szCs w:val="24"/>
        </w:rPr>
        <w:t xml:space="preserve">"ASEAN </w:t>
      </w:r>
      <w:r w:rsidRPr="00D86510">
        <w:rPr>
          <w:rFonts w:ascii="Times New Roman" w:hAnsi="Times New Roman" w:cs="Times New Roman"/>
          <w:i/>
          <w:sz w:val="24"/>
          <w:szCs w:val="24"/>
        </w:rPr>
        <w:t xml:space="preserve">Audit Regulators Group </w:t>
      </w:r>
      <w:r w:rsidRPr="00D86510">
        <w:rPr>
          <w:rFonts w:ascii="Times New Roman" w:hAnsi="Times New Roman" w:cs="Times New Roman"/>
          <w:sz w:val="24"/>
          <w:szCs w:val="24"/>
        </w:rPr>
        <w:t xml:space="preserve">(AARG) </w:t>
      </w:r>
      <w:r w:rsidRPr="00D86510">
        <w:rPr>
          <w:rFonts w:ascii="Times New Roman" w:hAnsi="Times New Roman" w:cs="Times New Roman"/>
          <w:i/>
          <w:sz w:val="24"/>
          <w:szCs w:val="24"/>
        </w:rPr>
        <w:t>Inspection Workshop</w:t>
      </w:r>
      <w:r>
        <w:rPr>
          <w:rFonts w:ascii="Times New Roman" w:hAnsi="Times New Roman" w:cs="Times New Roman"/>
          <w:sz w:val="24"/>
          <w:szCs w:val="24"/>
        </w:rPr>
        <w:t xml:space="preserve"> 2018" yang berlangsung pada tanggal 31 Juli s/d 2 Agustus 2018, </w:t>
      </w:r>
      <w:r w:rsidR="009529E9" w:rsidRPr="00D86510">
        <w:rPr>
          <w:rFonts w:ascii="Times New Roman" w:hAnsi="Times New Roman" w:cs="Times New Roman"/>
          <w:sz w:val="24"/>
          <w:szCs w:val="24"/>
        </w:rPr>
        <w:t>Kementerian Keuangan (Kemenkeu) terus berusaha meningkatka</w:t>
      </w:r>
      <w:r w:rsidR="007E0CBD">
        <w:rPr>
          <w:rFonts w:ascii="Times New Roman" w:hAnsi="Times New Roman" w:cs="Times New Roman"/>
          <w:sz w:val="24"/>
          <w:szCs w:val="24"/>
        </w:rPr>
        <w:t>n kualitas audit terutama dari Kantor Akuntan P</w:t>
      </w:r>
      <w:r w:rsidR="009529E9" w:rsidRPr="00D86510">
        <w:rPr>
          <w:rFonts w:ascii="Times New Roman" w:hAnsi="Times New Roman" w:cs="Times New Roman"/>
          <w:sz w:val="24"/>
          <w:szCs w:val="24"/>
        </w:rPr>
        <w:t xml:space="preserve">ublik (KAP). </w:t>
      </w:r>
      <w:proofErr w:type="gramStart"/>
      <w:r>
        <w:rPr>
          <w:rFonts w:ascii="Times New Roman" w:hAnsi="Times New Roman" w:cs="Times New Roman"/>
          <w:sz w:val="24"/>
          <w:szCs w:val="24"/>
        </w:rPr>
        <w:t xml:space="preserve">Menurutnya, </w:t>
      </w:r>
      <w:r w:rsidR="009529E9" w:rsidRPr="00D86510">
        <w:rPr>
          <w:rFonts w:ascii="Times New Roman" w:hAnsi="Times New Roman" w:cs="Times New Roman"/>
          <w:sz w:val="24"/>
          <w:szCs w:val="24"/>
        </w:rPr>
        <w:t>mengatakan audit</w:t>
      </w:r>
      <w:r>
        <w:rPr>
          <w:rFonts w:ascii="Times New Roman" w:hAnsi="Times New Roman" w:cs="Times New Roman"/>
          <w:sz w:val="24"/>
          <w:szCs w:val="24"/>
        </w:rPr>
        <w:t xml:space="preserve"> yang</w:t>
      </w:r>
      <w:r w:rsidR="009529E9" w:rsidRPr="00D86510">
        <w:rPr>
          <w:rFonts w:ascii="Times New Roman" w:hAnsi="Times New Roman" w:cs="Times New Roman"/>
          <w:sz w:val="24"/>
          <w:szCs w:val="24"/>
        </w:rPr>
        <w:t xml:space="preserve"> berkualitas </w:t>
      </w:r>
      <w:r>
        <w:rPr>
          <w:rFonts w:ascii="Times New Roman" w:hAnsi="Times New Roman" w:cs="Times New Roman"/>
          <w:sz w:val="24"/>
          <w:szCs w:val="24"/>
        </w:rPr>
        <w:t xml:space="preserve">sangat </w:t>
      </w:r>
      <w:r w:rsidR="009529E9" w:rsidRPr="00D86510">
        <w:rPr>
          <w:rFonts w:ascii="Times New Roman" w:hAnsi="Times New Roman" w:cs="Times New Roman"/>
          <w:sz w:val="24"/>
          <w:szCs w:val="24"/>
        </w:rPr>
        <w:t xml:space="preserve">penting untuk menjaga kepercayaan dan </w:t>
      </w:r>
      <w:r w:rsidR="009529E9" w:rsidRPr="00D86510">
        <w:rPr>
          <w:rFonts w:ascii="Times New Roman" w:hAnsi="Times New Roman" w:cs="Times New Roman"/>
          <w:sz w:val="24"/>
          <w:szCs w:val="24"/>
        </w:rPr>
        <w:lastRenderedPageBreak/>
        <w:t>i</w:t>
      </w:r>
      <w:r w:rsidR="006F415E">
        <w:rPr>
          <w:rFonts w:ascii="Times New Roman" w:hAnsi="Times New Roman" w:cs="Times New Roman"/>
          <w:sz w:val="24"/>
          <w:szCs w:val="24"/>
        </w:rPr>
        <w:t>klim investasi setiap n</w:t>
      </w:r>
      <w:r w:rsidR="009529E9" w:rsidRPr="00D86510">
        <w:rPr>
          <w:rFonts w:ascii="Times New Roman" w:hAnsi="Times New Roman" w:cs="Times New Roman"/>
          <w:sz w:val="24"/>
          <w:szCs w:val="24"/>
        </w:rPr>
        <w:t>egara.</w:t>
      </w:r>
      <w:proofErr w:type="gramEnd"/>
      <w:r w:rsidR="009529E9" w:rsidRPr="00D86510">
        <w:rPr>
          <w:rFonts w:ascii="Times New Roman" w:hAnsi="Times New Roman" w:cs="Times New Roman"/>
          <w:sz w:val="24"/>
          <w:szCs w:val="24"/>
        </w:rPr>
        <w:t xml:space="preserve"> </w:t>
      </w:r>
      <w:r>
        <w:rPr>
          <w:rFonts w:ascii="Times New Roman" w:hAnsi="Times New Roman" w:cs="Times New Roman"/>
          <w:sz w:val="24"/>
          <w:szCs w:val="24"/>
        </w:rPr>
        <w:t>Upaya yang hendak dilakukannya yaitu dengan</w:t>
      </w:r>
      <w:r w:rsidR="009529E9" w:rsidRPr="00D86510">
        <w:rPr>
          <w:rFonts w:ascii="Times New Roman" w:hAnsi="Times New Roman" w:cs="Times New Roman"/>
          <w:sz w:val="24"/>
          <w:szCs w:val="24"/>
        </w:rPr>
        <w:t xml:space="preserve"> mendorong inovasi dalam meningkatkan kualitas audit terutama dalam menghadapi tantangan teknologi.</w:t>
      </w:r>
      <w:r w:rsidR="009529E9" w:rsidRPr="00D86510">
        <w:rPr>
          <w:rFonts w:ascii="OpenSans-Regular" w:hAnsi="OpenSans-Regular"/>
          <w:shd w:val="clear" w:color="auto" w:fill="FFFFFF"/>
        </w:rPr>
        <w:t xml:space="preserve"> </w:t>
      </w:r>
      <w:r>
        <w:rPr>
          <w:rFonts w:ascii="Times New Roman" w:hAnsi="Times New Roman" w:cs="Times New Roman"/>
          <w:sz w:val="24"/>
          <w:szCs w:val="24"/>
        </w:rPr>
        <w:t xml:space="preserve">Selain itu, </w:t>
      </w:r>
      <w:r w:rsidR="009529E9" w:rsidRPr="00D86510">
        <w:rPr>
          <w:rFonts w:ascii="Times New Roman" w:hAnsi="Times New Roman" w:cs="Times New Roman"/>
          <w:sz w:val="24"/>
          <w:szCs w:val="24"/>
        </w:rPr>
        <w:t xml:space="preserve">menurutnya, kualitas audit yang handal dapat mendorong pengambilan keputusan bagi pelaku usaha, pemerintah dan stakeholders lain. Lokakarya ini juga diharapkan dapat menjawab tantangan teknologi mendorong pentingnya inovasi dan inisiatif dalam meningkatkan kualitas audit. </w:t>
      </w:r>
      <w:r w:rsidR="00A4325E" w:rsidRPr="00A4325E">
        <w:rPr>
          <w:rFonts w:ascii="Times New Roman" w:hAnsi="Times New Roman" w:cs="Times New Roman"/>
          <w:sz w:val="24"/>
          <w:szCs w:val="24"/>
        </w:rPr>
        <w:t>Agenda tersebut diharapkan mampu menjadi sarana dialog regulator da</w:t>
      </w:r>
      <w:r>
        <w:rPr>
          <w:rFonts w:ascii="Times New Roman" w:hAnsi="Times New Roman" w:cs="Times New Roman"/>
          <w:sz w:val="24"/>
          <w:szCs w:val="24"/>
        </w:rPr>
        <w:t xml:space="preserve">n </w:t>
      </w:r>
      <w:proofErr w:type="gramStart"/>
      <w:r>
        <w:rPr>
          <w:rFonts w:ascii="Times New Roman" w:hAnsi="Times New Roman" w:cs="Times New Roman"/>
          <w:sz w:val="24"/>
          <w:szCs w:val="24"/>
        </w:rPr>
        <w:t>kantor</w:t>
      </w:r>
      <w:proofErr w:type="gramEnd"/>
      <w:r>
        <w:rPr>
          <w:rFonts w:ascii="Times New Roman" w:hAnsi="Times New Roman" w:cs="Times New Roman"/>
          <w:sz w:val="24"/>
          <w:szCs w:val="24"/>
        </w:rPr>
        <w:t xml:space="preserve"> akuntan publik tentang </w:t>
      </w:r>
      <w:r w:rsidR="00A4325E" w:rsidRPr="00A4325E">
        <w:rPr>
          <w:rFonts w:ascii="Times New Roman" w:hAnsi="Times New Roman" w:cs="Times New Roman"/>
          <w:sz w:val="24"/>
          <w:szCs w:val="24"/>
        </w:rPr>
        <w:t>tantangan yang dihadapi d</w:t>
      </w:r>
      <w:r>
        <w:rPr>
          <w:rFonts w:ascii="Times New Roman" w:hAnsi="Times New Roman" w:cs="Times New Roman"/>
          <w:sz w:val="24"/>
          <w:szCs w:val="24"/>
        </w:rPr>
        <w:t xml:space="preserve">alam menjaga kualitas audit </w:t>
      </w:r>
      <w:r w:rsidR="009529E9" w:rsidRPr="005E77CC">
        <w:rPr>
          <w:rFonts w:ascii="Times New Roman" w:hAnsi="Times New Roman" w:cs="Times New Roman"/>
          <w:sz w:val="24"/>
          <w:szCs w:val="24"/>
        </w:rPr>
        <w:t>(</w:t>
      </w:r>
      <w:hyperlink r:id="rId8" w:history="1">
        <w:r w:rsidRPr="005E77CC">
          <w:rPr>
            <w:rStyle w:val="Hyperlink"/>
            <w:rFonts w:ascii="Times New Roman" w:hAnsi="Times New Roman" w:cs="Times New Roman"/>
            <w:color w:val="auto"/>
            <w:sz w:val="24"/>
            <w:szCs w:val="24"/>
            <w:u w:val="none"/>
          </w:rPr>
          <w:t>http://finansial.bisnis.com/read/</w:t>
        </w:r>
      </w:hyperlink>
      <w:r w:rsidRPr="005E77CC">
        <w:rPr>
          <w:rFonts w:ascii="Times New Roman" w:hAnsi="Times New Roman" w:cs="Times New Roman"/>
          <w:sz w:val="24"/>
          <w:szCs w:val="24"/>
        </w:rPr>
        <w:t xml:space="preserve"> 20180731/9/822382/ pemerintah</w:t>
      </w:r>
      <w:r w:rsidR="009529E9" w:rsidRPr="005E77CC">
        <w:rPr>
          <w:rFonts w:ascii="Times New Roman" w:hAnsi="Times New Roman" w:cs="Times New Roman"/>
          <w:sz w:val="24"/>
          <w:szCs w:val="24"/>
        </w:rPr>
        <w:t>-genjot-kualitas-audit)</w:t>
      </w:r>
      <w:r w:rsidR="00A4290E" w:rsidRPr="005E77CC">
        <w:rPr>
          <w:rFonts w:ascii="Times New Roman" w:hAnsi="Times New Roman" w:cs="Times New Roman"/>
          <w:sz w:val="24"/>
          <w:szCs w:val="24"/>
        </w:rPr>
        <w:t>.</w:t>
      </w:r>
      <w:r w:rsidR="00A4290E">
        <w:rPr>
          <w:rFonts w:ascii="Times New Roman" w:hAnsi="Times New Roman" w:cs="Times New Roman"/>
          <w:sz w:val="24"/>
          <w:szCs w:val="24"/>
        </w:rPr>
        <w:t xml:space="preserve"> </w:t>
      </w:r>
    </w:p>
    <w:p w:rsidR="00D51D98" w:rsidRPr="00D86510" w:rsidRDefault="00557AEA" w:rsidP="009B56BB">
      <w:pPr>
        <w:spacing w:after="0"/>
        <w:ind w:left="360" w:firstLine="720"/>
        <w:rPr>
          <w:rFonts w:ascii="Times New Roman" w:hAnsi="Times New Roman" w:cs="Times New Roman"/>
          <w:sz w:val="24"/>
          <w:szCs w:val="24"/>
        </w:rPr>
      </w:pPr>
      <w:r w:rsidRPr="00557AEA">
        <w:rPr>
          <w:rFonts w:ascii="Times New Roman" w:hAnsi="Times New Roman" w:cs="Times New Roman"/>
          <w:sz w:val="24"/>
          <w:szCs w:val="24"/>
        </w:rPr>
        <w:t>Nilai perusahaan adalah sebuah nilai yang menunjukkan cerminan dari ekuitas dan nilai buku perusahaan, baik berupa nilai pasar ekuitas, nilai buku dari total utang dan nilai buku dari total ekuitas</w:t>
      </w:r>
      <w:r>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017D71">
        <w:rPr>
          <w:rFonts w:ascii="Times New Roman" w:hAnsi="Times New Roman" w:cs="Times New Roman"/>
          <w:sz w:val="24"/>
          <w:szCs w:val="24"/>
        </w:rPr>
        <w:instrText>ADDIN CSL_CITATION { "citationItems" : [ { "id" : "ITEM-1", "itemData" : { "author" : [ { "dropping-particle" : "", "family" : "Kusumaningtyas", "given" : "Titah Kinanti", "non-dropping-particle" : "", "parse-names" : false, "suffix" : "" } ], "container-title" : "Ilmu dan Riset Akuntansi", "id" : "ITEM-1", "issue" : "7", "issued" : { "date-parts" : [ [ "2015" ] ] }, "title" : "Pengaruh Good Coorporate Governance Terhadap Nilai Perusahaan yang Terdaftar pada Indeks Sri-Kehati", "type" : "article-journal", "volume" : "4" }, "uris" : [ "http://www.mendeley.com/documents/?uuid=f5eb973d-70f0-41f3-973b-b9f9e1b0c528" ] } ], "mendeley" : { "formattedCitation" : "(Kusumaningtyas, 2015)", "manualFormatting" : "(Kusumaningtyas, 2015:3)", "plainTextFormattedCitation" : "(Kusumaningtyas, 2015)", "previouslyFormattedCitation" : "(Kusumaningtyas, 2015)"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Pr="00557AEA">
        <w:rPr>
          <w:rFonts w:ascii="Times New Roman" w:hAnsi="Times New Roman" w:cs="Times New Roman"/>
          <w:noProof/>
          <w:sz w:val="24"/>
          <w:szCs w:val="24"/>
        </w:rPr>
        <w:t>(Kusumaningtyas, 2015</w:t>
      </w:r>
      <w:r w:rsidR="00017D71">
        <w:rPr>
          <w:rFonts w:ascii="Times New Roman" w:hAnsi="Times New Roman" w:cs="Times New Roman"/>
          <w:noProof/>
          <w:sz w:val="24"/>
          <w:szCs w:val="24"/>
        </w:rPr>
        <w:t>:3</w:t>
      </w:r>
      <w:r w:rsidRPr="00557AEA">
        <w:rPr>
          <w:rFonts w:ascii="Times New Roman" w:hAnsi="Times New Roman" w:cs="Times New Roman"/>
          <w:noProof/>
          <w:sz w:val="24"/>
          <w:szCs w:val="24"/>
        </w:rPr>
        <w:t>)</w:t>
      </w:r>
      <w:r w:rsidR="009F7F8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8553E" w:rsidRPr="00D86510">
        <w:rPr>
          <w:rFonts w:ascii="Times New Roman" w:hAnsi="Times New Roman" w:cs="Times New Roman"/>
          <w:sz w:val="24"/>
          <w:szCs w:val="24"/>
        </w:rPr>
        <w:t>Menurut</w:t>
      </w:r>
      <w:r w:rsidR="0055580B">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551A4E">
        <w:rPr>
          <w:rFonts w:ascii="Times New Roman" w:hAnsi="Times New Roman" w:cs="Times New Roman"/>
          <w:sz w:val="24"/>
          <w:szCs w:val="24"/>
        </w:rPr>
        <w:instrText>ADDIN CSL_CITATION { "citationItems" : [ { "id" : "ITEM-1", "itemData" : { "author" : [ { "dropping-particle" : "", "family" : "Sujoko", "given" : "", "non-dropping-particle" : "", "parse-names" : false, "suffix" : "" }, { "dropping-particle" : "", "family" : "Soebiantoro", "given" : "Ugy", "non-dropping-particle" : "", "parse-names" : false, "suffix" : "" } ], "container-title" : "Manajemen dan Kewirausahaan", "id" : "ITEM-1", "issued" : { "date-parts" : [ [ "2007" ] ] }, "page" : "41-48", "title" : "Pengaruh Struktur Kepemilikan Saham, Leverage, Faktor Intern Dan Faktor Ekstern Terhadap Nilai Perusahaan", "type" : "article-journal", "volume" : "9" }, "uris" : [ "http://www.mendeley.com/documents/?uuid=ec188360-b39e-4c16-b6da-42ef98400a37" ] } ], "mendeley" : { "formattedCitation" : "(Sujoko &amp; Soebiantoro, 2007a)", "manualFormatting" : "Sujoko dan Soebiantoro (2007:44)", "plainTextFormattedCitation" : "(Sujoko &amp; Soebiantoro, 2007a)", "previouslyFormattedCitation" : "(Sujoko &amp; Soebiantoro, 2007a)"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38553E">
        <w:rPr>
          <w:rFonts w:ascii="Times New Roman" w:hAnsi="Times New Roman" w:cs="Times New Roman"/>
          <w:noProof/>
          <w:sz w:val="24"/>
          <w:szCs w:val="24"/>
        </w:rPr>
        <w:t>Sujoko dan Soebiantoro (2007</w:t>
      </w:r>
      <w:r w:rsidR="00017D71">
        <w:rPr>
          <w:rFonts w:ascii="Times New Roman" w:hAnsi="Times New Roman" w:cs="Times New Roman"/>
          <w:noProof/>
          <w:sz w:val="24"/>
          <w:szCs w:val="24"/>
        </w:rPr>
        <w:t>:44</w:t>
      </w:r>
      <w:r w:rsidR="0038553E" w:rsidRPr="0038553E">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4E27F0">
        <w:rPr>
          <w:rFonts w:ascii="Times New Roman" w:hAnsi="Times New Roman" w:cs="Times New Roman"/>
          <w:sz w:val="24"/>
          <w:szCs w:val="24"/>
        </w:rPr>
        <w:t>,</w:t>
      </w:r>
      <w:r w:rsidR="0038553E">
        <w:rPr>
          <w:rFonts w:ascii="Times New Roman" w:hAnsi="Times New Roman" w:cs="Times New Roman"/>
          <w:sz w:val="24"/>
          <w:szCs w:val="24"/>
        </w:rPr>
        <w:t xml:space="preserve"> </w:t>
      </w:r>
      <w:r w:rsidR="0038553E" w:rsidRPr="00D86510">
        <w:rPr>
          <w:rFonts w:ascii="Times New Roman" w:hAnsi="Times New Roman" w:cs="Times New Roman"/>
          <w:sz w:val="24"/>
          <w:szCs w:val="24"/>
        </w:rPr>
        <w:t>nilai perusahaan merupakan persepsi investor terhadap perusahaan, yang sering dikaitkan dengan harga saham</w:t>
      </w:r>
      <w:r w:rsidR="009A776F" w:rsidRPr="009A776F">
        <w:rPr>
          <w:rFonts w:ascii="Times New Roman" w:hAnsi="Times New Roman" w:cs="Times New Roman"/>
          <w:sz w:val="24"/>
          <w:szCs w:val="24"/>
        </w:rPr>
        <w:t>. Semakin tinggi harga saham berarti semakin tinggi tingkat pengembalian kepada investor dan itu berarti semakin tinggi juga nilai perusahaan terkait dengan tujuan dari perusahaan itu se</w:t>
      </w:r>
      <w:r w:rsidR="009A776F">
        <w:rPr>
          <w:rFonts w:ascii="Times New Roman" w:hAnsi="Times New Roman" w:cs="Times New Roman"/>
          <w:sz w:val="24"/>
          <w:szCs w:val="24"/>
        </w:rPr>
        <w:t xml:space="preserve">ndiri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Kurniawati", "given" : "Herni", "non-dropping-particle" : "", "parse-names" : false, "suffix" : "" } ], "id" : "ITEM-1", "issue" : "2", "issued" : { "date-parts" : [ [ "2013" ] ] }, "page" : "110-127", "title" : "Pengaruh Board Size, Leverage, dan Kualitas Audit Terhadap Nilai Perusahaan", "type" : "article-journal", "volume" : "12" }, "uris" : [ "http://www.mendeley.com/documents/?uuid=f9ee45ca-0365-4ff1-ba20-497ba8b63cc1" ] } ], "mendeley" : { "formattedCitation" : "(Kurniawati, 2013)", "manualFormatting" : "(Kurniawati, 2016:116)", "plainTextFormattedCitation" : "(Kurniawati, 2013)", "previouslyFormattedCitation" : "(Kurniawati, 2013)"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963D2F">
        <w:rPr>
          <w:rFonts w:ascii="Times New Roman" w:hAnsi="Times New Roman" w:cs="Times New Roman"/>
          <w:noProof/>
          <w:sz w:val="24"/>
          <w:szCs w:val="24"/>
        </w:rPr>
        <w:t>(Kurniawati, 2016</w:t>
      </w:r>
      <w:r w:rsidR="009A776F">
        <w:rPr>
          <w:rFonts w:ascii="Times New Roman" w:hAnsi="Times New Roman" w:cs="Times New Roman"/>
          <w:noProof/>
          <w:sz w:val="24"/>
          <w:szCs w:val="24"/>
        </w:rPr>
        <w:t>:116</w:t>
      </w:r>
      <w:r w:rsidR="009A776F" w:rsidRPr="009A776F">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9A776F">
        <w:rPr>
          <w:rFonts w:ascii="Times New Roman" w:hAnsi="Times New Roman" w:cs="Times New Roman"/>
          <w:sz w:val="24"/>
          <w:szCs w:val="24"/>
        </w:rPr>
        <w:t xml:space="preserve">. </w:t>
      </w:r>
      <w:proofErr w:type="gramStart"/>
      <w:r w:rsidR="00240575" w:rsidRPr="00D86510">
        <w:rPr>
          <w:rFonts w:ascii="Times New Roman" w:hAnsi="Times New Roman" w:cs="Times New Roman"/>
          <w:sz w:val="24"/>
          <w:szCs w:val="24"/>
        </w:rPr>
        <w:t>Untuk memaksimalkan nilai perusahaan diperlukan beberapa penyatuan kepentingan pemegang saham dan manajemen yang merupakan pihak-pihak yang mempunyai kepentingan terhadap tujuan perusahaan.</w:t>
      </w:r>
      <w:proofErr w:type="gramEnd"/>
      <w:r w:rsidR="00240575" w:rsidRPr="00D86510">
        <w:rPr>
          <w:rFonts w:ascii="Times New Roman" w:hAnsi="Times New Roman" w:cs="Times New Roman"/>
          <w:sz w:val="24"/>
          <w:szCs w:val="24"/>
        </w:rPr>
        <w:t xml:space="preserve"> </w:t>
      </w:r>
      <w:proofErr w:type="gramStart"/>
      <w:r w:rsidR="00240575" w:rsidRPr="00D86510">
        <w:rPr>
          <w:rFonts w:ascii="Times New Roman" w:hAnsi="Times New Roman" w:cs="Times New Roman"/>
          <w:sz w:val="24"/>
          <w:szCs w:val="24"/>
        </w:rPr>
        <w:t xml:space="preserve">Akan tetapi dalam penyatuan tersebut seringkali menimbulkan masalah-masalah </w:t>
      </w:r>
      <w:r w:rsidR="00E455DB">
        <w:rPr>
          <w:rFonts w:ascii="Times New Roman" w:hAnsi="Times New Roman" w:cs="Times New Roman"/>
          <w:sz w:val="24"/>
          <w:szCs w:val="24"/>
        </w:rPr>
        <w:t xml:space="preserve">keagenan </w:t>
      </w:r>
      <w:r w:rsidR="00240575" w:rsidRPr="00D86510">
        <w:rPr>
          <w:rFonts w:ascii="Times New Roman" w:hAnsi="Times New Roman" w:cs="Times New Roman"/>
          <w:i/>
          <w:sz w:val="24"/>
          <w:szCs w:val="24"/>
        </w:rPr>
        <w:t>(agency problem).</w:t>
      </w:r>
      <w:proofErr w:type="gramEnd"/>
      <w:r w:rsidR="00D84999">
        <w:rPr>
          <w:rFonts w:ascii="Times New Roman" w:hAnsi="Times New Roman" w:cs="Times New Roman"/>
          <w:sz w:val="24"/>
          <w:szCs w:val="24"/>
        </w:rPr>
        <w:t xml:space="preserve"> </w:t>
      </w:r>
      <w:r w:rsidR="004E27F0">
        <w:rPr>
          <w:rFonts w:ascii="Times New Roman" w:hAnsi="Times New Roman" w:cs="Times New Roman"/>
          <w:sz w:val="24"/>
          <w:szCs w:val="24"/>
        </w:rPr>
        <w:t xml:space="preserve">Menurut </w:t>
      </w:r>
      <w:r w:rsidR="009F7F85" w:rsidRPr="00D86510">
        <w:rPr>
          <w:rFonts w:ascii="Times New Roman" w:hAnsi="Times New Roman" w:cs="Times New Roman"/>
          <w:sz w:val="24"/>
          <w:szCs w:val="24"/>
        </w:rPr>
        <w:fldChar w:fldCharType="begin" w:fldLock="1"/>
      </w:r>
      <w:r w:rsidR="00551A4E">
        <w:rPr>
          <w:rFonts w:ascii="Times New Roman" w:hAnsi="Times New Roman" w:cs="Times New Roman"/>
          <w:sz w:val="24"/>
          <w:szCs w:val="24"/>
        </w:rPr>
        <w:instrText>ADDIN CSL_CITATION { "citationItems" : [ { "id" : "ITEM-1", "itemData" : { "author" : [ { "dropping-particle" : "", "family" : "Putra", "given" : "Ngurah Dharma Adi", "non-dropping-particle" : "", "parse-names" : false, "suffix" : "" }, { "dropping-particle" : "", "family" : "Lestari", "given" : "Putu Vivi", "non-dropping-particle" : "", "parse-names" : false, "suffix" : "" } ], "id" : "ITEM-1", "issue" : "7", "issued" : { "date-parts" : [ [ "2016" ] ] }, "page" : "4044-4070", "title" : "Pengaruh Kebijakan Dividen, Likuiditas, Profitabilitas dan Ukuran Perusahaan terhadap Nilai Perusahaan", "type" : "article-journal", "volume" : "5" }, "uris" : [ "http://www.mendeley.com/documents/?uuid=c0f73859-591d-4152-9d2a-85d2cbe8bd7a" ] } ], "mendeley" : { "formattedCitation" : "(N. D. A. Putra &amp; Lestari, 2016)", "manualFormatting" : "Putra dan Lestari (2016:4046)", "plainTextFormattedCitation" : "(N. D. A. Putra &amp; Lestari, 2016)", "previouslyFormattedCitation" : "(N. D. A. Putra &amp; Lestari, 2016)"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A76F40">
        <w:rPr>
          <w:rFonts w:ascii="Times New Roman" w:hAnsi="Times New Roman" w:cs="Times New Roman"/>
          <w:noProof/>
          <w:sz w:val="24"/>
          <w:szCs w:val="24"/>
        </w:rPr>
        <w:t>Putra dan Lestari (2016:4046</w:t>
      </w:r>
      <w:r w:rsidR="004E27F0"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D84999">
        <w:rPr>
          <w:rFonts w:ascii="Times New Roman" w:hAnsi="Times New Roman" w:cs="Times New Roman"/>
          <w:sz w:val="24"/>
          <w:szCs w:val="24"/>
        </w:rPr>
        <w:t>, b</w:t>
      </w:r>
      <w:r w:rsidR="00D51D98" w:rsidRPr="00D86510">
        <w:rPr>
          <w:rFonts w:ascii="Times New Roman" w:hAnsi="Times New Roman" w:cs="Times New Roman"/>
          <w:sz w:val="24"/>
          <w:szCs w:val="24"/>
        </w:rPr>
        <w:t>anyak faktor faktor yang dapa</w:t>
      </w:r>
      <w:r w:rsidR="001D555B" w:rsidRPr="00D86510">
        <w:rPr>
          <w:rFonts w:ascii="Times New Roman" w:hAnsi="Times New Roman" w:cs="Times New Roman"/>
          <w:sz w:val="24"/>
          <w:szCs w:val="24"/>
        </w:rPr>
        <w:t>t mempengaruhi ni</w:t>
      </w:r>
      <w:r w:rsidR="000C10D3" w:rsidRPr="00D86510">
        <w:rPr>
          <w:rFonts w:ascii="Times New Roman" w:hAnsi="Times New Roman" w:cs="Times New Roman"/>
          <w:sz w:val="24"/>
          <w:szCs w:val="24"/>
        </w:rPr>
        <w:t>lai perusahaa</w:t>
      </w:r>
      <w:r w:rsidR="001D555B" w:rsidRPr="00D86510">
        <w:rPr>
          <w:rFonts w:ascii="Times New Roman" w:hAnsi="Times New Roman" w:cs="Times New Roman"/>
          <w:sz w:val="24"/>
          <w:szCs w:val="24"/>
        </w:rPr>
        <w:t>n,</w:t>
      </w:r>
      <w:r w:rsidR="000C10D3" w:rsidRPr="00D86510">
        <w:rPr>
          <w:rFonts w:ascii="Times New Roman" w:hAnsi="Times New Roman" w:cs="Times New Roman"/>
          <w:sz w:val="24"/>
          <w:szCs w:val="24"/>
        </w:rPr>
        <w:t xml:space="preserve"> </w:t>
      </w:r>
      <w:r w:rsidR="001D555B" w:rsidRPr="00D86510">
        <w:rPr>
          <w:rFonts w:ascii="Times New Roman" w:hAnsi="Times New Roman" w:cs="Times New Roman"/>
          <w:sz w:val="24"/>
          <w:szCs w:val="24"/>
        </w:rPr>
        <w:t>diantaranya</w:t>
      </w:r>
      <w:r w:rsidR="004E27F0">
        <w:rPr>
          <w:rFonts w:ascii="Times New Roman" w:hAnsi="Times New Roman" w:cs="Times New Roman"/>
          <w:sz w:val="24"/>
          <w:szCs w:val="24"/>
        </w:rPr>
        <w:t xml:space="preserve"> adalah  </w:t>
      </w:r>
      <w:r w:rsidR="000C10D3" w:rsidRPr="00D86510">
        <w:rPr>
          <w:rFonts w:ascii="Times New Roman" w:hAnsi="Times New Roman" w:cs="Times New Roman"/>
          <w:sz w:val="24"/>
          <w:szCs w:val="24"/>
        </w:rPr>
        <w:t>kebijakan deviden, ukuran perusahaan, likuiditas, profitabilitas berpengaruh terhadap nilai perusahaan</w:t>
      </w:r>
      <w:r w:rsidR="00951DC9" w:rsidRPr="00D86510">
        <w:rPr>
          <w:rFonts w:ascii="Times New Roman" w:hAnsi="Times New Roman" w:cs="Times New Roman"/>
          <w:sz w:val="24"/>
          <w:szCs w:val="24"/>
        </w:rPr>
        <w:t xml:space="preserve">. </w:t>
      </w:r>
      <w:r w:rsidR="003419D1">
        <w:rPr>
          <w:rFonts w:ascii="Times New Roman" w:hAnsi="Times New Roman" w:cs="Times New Roman"/>
          <w:sz w:val="24"/>
          <w:szCs w:val="24"/>
        </w:rPr>
        <w:t xml:space="preserve">Dari hasil penelitian </w:t>
      </w:r>
      <w:r w:rsidR="009F7F85" w:rsidRPr="00D86510">
        <w:rPr>
          <w:rFonts w:ascii="Times New Roman" w:hAnsi="Times New Roman" w:cs="Times New Roman"/>
          <w:sz w:val="24"/>
          <w:szCs w:val="24"/>
        </w:rPr>
        <w:fldChar w:fldCharType="begin" w:fldLock="1"/>
      </w:r>
      <w:r w:rsidR="002B2855">
        <w:rPr>
          <w:rFonts w:ascii="Times New Roman" w:hAnsi="Times New Roman" w:cs="Times New Roman"/>
          <w:sz w:val="24"/>
          <w:szCs w:val="24"/>
        </w:rPr>
        <w:instrText>ADDIN CSL_CITATION { "citationItems" : [ { "id" : "ITEM-1", "itemData" : { "author" : [ { "dropping-particle" : "", "family" : "Juliardi", "given" : "Dodik", "non-dropping-particle" : "", "parse-names" : false, "suffix" : "" } ], "container-title" : "Akuntansi Aktual, Vol. 2, No 2, Juni 2013, Hal. 113\u2013122", "id" : "ITEM-1", "issued" : { "date-parts" : [ [ "2013" ] ] }, "title" : "Pengaruh Leverage, Konsentrasi Kepemilikan dan Kualitas Audit Terhadap Nilai Perusahaan Serta Laba Persistensi (Studi Perbandingan antara Perusahaan-perusahaan Manufaktur yang Diaudit KAP 4 Besar danKAP Non 4 Besar)", "type" : "article-journal" }, "uris" : [ "http://www.mendeley.com/documents/?uuid=a8946cb8-f1d3-4b1b-a5c5-2c3f260902b7" ] } ], "mendeley" : { "formattedCitation" : "(Juliardi, 2013)", "manualFormatting" : "Juliardi (2013:117)", "plainTextFormattedCitation" : "(Juliardi, 2013)", "previouslyFormattedCitation" : "(Juliardi, 2013)"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404E6C" w:rsidRPr="00D86510">
        <w:rPr>
          <w:rFonts w:ascii="Times New Roman" w:hAnsi="Times New Roman" w:cs="Times New Roman"/>
          <w:noProof/>
          <w:sz w:val="24"/>
          <w:szCs w:val="24"/>
        </w:rPr>
        <w:t>Juliardi (</w:t>
      </w:r>
      <w:r w:rsidR="00951DC9" w:rsidRPr="00D86510">
        <w:rPr>
          <w:rFonts w:ascii="Times New Roman" w:hAnsi="Times New Roman" w:cs="Times New Roman"/>
          <w:noProof/>
          <w:sz w:val="24"/>
          <w:szCs w:val="24"/>
        </w:rPr>
        <w:t>2013</w:t>
      </w:r>
      <w:r w:rsidR="004B7621">
        <w:rPr>
          <w:rFonts w:ascii="Times New Roman" w:hAnsi="Times New Roman" w:cs="Times New Roman"/>
          <w:noProof/>
          <w:sz w:val="24"/>
          <w:szCs w:val="24"/>
        </w:rPr>
        <w:t>:117</w:t>
      </w:r>
      <w:r w:rsidR="00951DC9"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3419D1">
        <w:rPr>
          <w:rFonts w:ascii="Times New Roman" w:hAnsi="Times New Roman" w:cs="Times New Roman"/>
          <w:sz w:val="24"/>
          <w:szCs w:val="24"/>
        </w:rPr>
        <w:t>,</w:t>
      </w:r>
      <w:r w:rsidR="00404E6C" w:rsidRPr="00D86510">
        <w:rPr>
          <w:rFonts w:ascii="Times New Roman" w:hAnsi="Times New Roman" w:cs="Times New Roman"/>
          <w:sz w:val="24"/>
          <w:szCs w:val="24"/>
        </w:rPr>
        <w:t xml:space="preserve"> leverage berpengaruh terhadap nilai perusahaan. </w:t>
      </w:r>
      <w:r w:rsidR="003419D1">
        <w:rPr>
          <w:rFonts w:ascii="Times New Roman" w:hAnsi="Times New Roman" w:cs="Times New Roman"/>
          <w:sz w:val="24"/>
          <w:szCs w:val="24"/>
        </w:rPr>
        <w:t xml:space="preserve">Hasil penelitian </w:t>
      </w:r>
      <w:r w:rsidR="009F7F85" w:rsidRPr="00D86510">
        <w:rPr>
          <w:rFonts w:ascii="Times New Roman" w:hAnsi="Times New Roman" w:cs="Times New Roman"/>
          <w:sz w:val="24"/>
          <w:szCs w:val="24"/>
        </w:rPr>
        <w:fldChar w:fldCharType="begin" w:fldLock="1"/>
      </w:r>
      <w:r w:rsidR="002B2855">
        <w:rPr>
          <w:rFonts w:ascii="Times New Roman" w:hAnsi="Times New Roman" w:cs="Times New Roman"/>
          <w:sz w:val="24"/>
          <w:szCs w:val="24"/>
        </w:rPr>
        <w:instrText>ADDIN CSL_CITATION { "citationItems" : [ { "id" : "ITEM-1", "itemData" : { "author" : [ { "dropping-particle" : "", "family" : "Herawaty", "given" : "Vinola", "non-dropping-particle" : "", "parse-names" : false, "suffix" : "" } ], "id" : "ITEM-1", "issued" : { "date-parts" : [ [ "2008" ] ] }, "title" : "Peran Praktek Corporate Governance Sebagai Moderating Variable dari Pengaruh Earnings Management Terhadap Nilai Perusahaan", "type" : "article-journal" }, "uris" : [ "http://www.mendeley.com/documents/?uuid=30899682-ae87-4a14-92dd-d89d3154d20c" ] } ], "mendeley" : { "formattedCitation" : "(Herawaty, 2008)", "manualFormatting" : "Herawaty (2008:106)", "plainTextFormattedCitation" : "(Herawaty, 2008)", "previouslyFormattedCitation" : "(Herawaty, 2008)"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404E6C" w:rsidRPr="00D86510">
        <w:rPr>
          <w:rFonts w:ascii="Times New Roman" w:hAnsi="Times New Roman" w:cs="Times New Roman"/>
          <w:noProof/>
          <w:sz w:val="24"/>
          <w:szCs w:val="24"/>
        </w:rPr>
        <w:t>Herawaty (2008</w:t>
      </w:r>
      <w:r w:rsidR="001F6D8D">
        <w:rPr>
          <w:rFonts w:ascii="Times New Roman" w:hAnsi="Times New Roman" w:cs="Times New Roman"/>
          <w:noProof/>
          <w:sz w:val="24"/>
          <w:szCs w:val="24"/>
        </w:rPr>
        <w:t>:106</w:t>
      </w:r>
      <w:r w:rsidR="00404E6C"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3419D1">
        <w:rPr>
          <w:rFonts w:ascii="Times New Roman" w:hAnsi="Times New Roman" w:cs="Times New Roman"/>
          <w:sz w:val="24"/>
          <w:szCs w:val="24"/>
        </w:rPr>
        <w:t xml:space="preserve"> menunjukkan </w:t>
      </w:r>
      <w:r w:rsidR="00404E6C" w:rsidRPr="00A76F40">
        <w:rPr>
          <w:rFonts w:ascii="Times New Roman" w:hAnsi="Times New Roman" w:cs="Times New Roman"/>
          <w:i/>
          <w:sz w:val="24"/>
          <w:szCs w:val="24"/>
        </w:rPr>
        <w:t>earnings management</w:t>
      </w:r>
      <w:r w:rsidR="00404E6C" w:rsidRPr="00D86510">
        <w:rPr>
          <w:rFonts w:ascii="Times New Roman" w:hAnsi="Times New Roman" w:cs="Times New Roman"/>
          <w:sz w:val="24"/>
          <w:szCs w:val="24"/>
        </w:rPr>
        <w:t xml:space="preserve">, komisaris </w:t>
      </w:r>
      <w:r w:rsidR="00404E6C" w:rsidRPr="00D86510">
        <w:rPr>
          <w:rFonts w:ascii="Times New Roman" w:hAnsi="Times New Roman" w:cs="Times New Roman"/>
          <w:sz w:val="24"/>
          <w:szCs w:val="24"/>
        </w:rPr>
        <w:lastRenderedPageBreak/>
        <w:t>independen, dan kepemilikan institusional berpengaruh signifikan terhadap nilai perusahaan.</w:t>
      </w:r>
      <w:r w:rsidR="00C641E5" w:rsidRPr="00D86510">
        <w:rPr>
          <w:rFonts w:ascii="Times New Roman" w:hAnsi="Times New Roman" w:cs="Times New Roman"/>
          <w:sz w:val="24"/>
          <w:szCs w:val="24"/>
        </w:rPr>
        <w:t xml:space="preserve"> Selain beberapa faktor diatas, masih banyak faktor </w:t>
      </w:r>
      <w:r w:rsidR="003C0D4E">
        <w:rPr>
          <w:rFonts w:ascii="Times New Roman" w:hAnsi="Times New Roman" w:cs="Times New Roman"/>
          <w:sz w:val="24"/>
          <w:szCs w:val="24"/>
        </w:rPr>
        <w:t xml:space="preserve">lain </w:t>
      </w:r>
      <w:r w:rsidR="00C641E5" w:rsidRPr="00D86510">
        <w:rPr>
          <w:rFonts w:ascii="Times New Roman" w:hAnsi="Times New Roman" w:cs="Times New Roman"/>
          <w:sz w:val="24"/>
          <w:szCs w:val="24"/>
        </w:rPr>
        <w:t xml:space="preserve">yang </w:t>
      </w:r>
      <w:r w:rsidR="003C0D4E">
        <w:rPr>
          <w:rFonts w:ascii="Times New Roman" w:hAnsi="Times New Roman" w:cs="Times New Roman"/>
          <w:sz w:val="24"/>
          <w:szCs w:val="24"/>
        </w:rPr>
        <w:t xml:space="preserve">dapat </w:t>
      </w:r>
      <w:r w:rsidR="00C641E5" w:rsidRPr="00D86510">
        <w:rPr>
          <w:rFonts w:ascii="Times New Roman" w:hAnsi="Times New Roman" w:cs="Times New Roman"/>
          <w:sz w:val="24"/>
          <w:szCs w:val="24"/>
        </w:rPr>
        <w:t>mempengaruhi nilai perusahaan.</w:t>
      </w:r>
    </w:p>
    <w:p w:rsidR="000B638A" w:rsidRPr="00D86510" w:rsidRDefault="0005566C" w:rsidP="009B56BB">
      <w:pPr>
        <w:spacing w:after="0"/>
        <w:ind w:left="360" w:firstLine="720"/>
        <w:rPr>
          <w:rFonts w:ascii="Times New Roman" w:hAnsi="Times New Roman" w:cs="Times New Roman"/>
          <w:noProof/>
          <w:sz w:val="24"/>
          <w:szCs w:val="24"/>
        </w:rPr>
      </w:pPr>
      <w:proofErr w:type="gramStart"/>
      <w:r w:rsidRPr="00D86510">
        <w:rPr>
          <w:rFonts w:ascii="Times New Roman" w:hAnsi="Times New Roman" w:cs="Times New Roman"/>
          <w:sz w:val="24"/>
          <w:szCs w:val="24"/>
        </w:rPr>
        <w:t>Salah satu faktor yang diduga berpengaruh terhadap nilai perusahaan adalah p</w:t>
      </w:r>
      <w:r w:rsidR="00240575" w:rsidRPr="00D86510">
        <w:rPr>
          <w:rFonts w:ascii="Times New Roman" w:hAnsi="Times New Roman" w:cs="Times New Roman"/>
          <w:sz w:val="24"/>
          <w:szCs w:val="24"/>
        </w:rPr>
        <w:t>rofitablilitas</w:t>
      </w:r>
      <w:r w:rsidRPr="00D86510">
        <w:rPr>
          <w:rFonts w:ascii="Times New Roman" w:hAnsi="Times New Roman" w:cs="Times New Roman"/>
          <w:sz w:val="24"/>
          <w:szCs w:val="24"/>
        </w:rPr>
        <w:t>.</w:t>
      </w:r>
      <w:proofErr w:type="gramEnd"/>
      <w:r w:rsidRPr="00D86510">
        <w:rPr>
          <w:rFonts w:ascii="Times New Roman" w:hAnsi="Times New Roman" w:cs="Times New Roman"/>
          <w:sz w:val="24"/>
          <w:szCs w:val="24"/>
        </w:rPr>
        <w:t xml:space="preserve"> </w:t>
      </w:r>
      <w:r w:rsidR="00BA5C00" w:rsidRPr="00BA5C00">
        <w:rPr>
          <w:rFonts w:ascii="Times New Roman" w:hAnsi="Times New Roman" w:cs="Times New Roman"/>
          <w:sz w:val="24"/>
          <w:szCs w:val="24"/>
        </w:rPr>
        <w:t>Profitabilitas adalah kemampuan perusahaan dalam menghasilkan laba</w:t>
      </w:r>
      <w:r w:rsidR="00BA5C00">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4E5343">
        <w:rPr>
          <w:rFonts w:ascii="Times New Roman" w:hAnsi="Times New Roman" w:cs="Times New Roman"/>
          <w:sz w:val="24"/>
          <w:szCs w:val="24"/>
        </w:rPr>
        <w:instrText>ADDIN CSL_CITATION { "citationItems" : [ { "id" : "ITEM-1", "itemData" : { "ISBN" : "1960082019", "author" : [ { "dropping-particle" : "", "family" : "Herawati", "given" : "Titin", "non-dropping-particle" : "", "parse-names" : false, "suffix" : "" } ], "container-title" : "Universitas Negeri Padang", "id" : "ITEM-1", "issued" : { "date-parts" : [ [ "2011" ] ] }, "page" : "1-18", "title" : "Pengaruh Kebijakan Dividen, Kebijakan Hutang dan Profitabilitas terhadap Nilai Perusahaan", "type" : "article-journal" }, "uris" : [ "http://www.mendeley.com/documents/?uuid=6c5625f2-c359-43ca-8971-fb29c99270ec" ] } ], "mendeley" : { "formattedCitation" : "(Herawati, 2011)", "manualFormatting" : "(Herawati, 2011:6)", "plainTextFormattedCitation" : "(Herawati, 2011)", "previouslyFormattedCitation" : "(Herawati, 2011)"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BA5C00" w:rsidRPr="00BA5C00">
        <w:rPr>
          <w:rFonts w:ascii="Times New Roman" w:hAnsi="Times New Roman" w:cs="Times New Roman"/>
          <w:noProof/>
          <w:sz w:val="24"/>
          <w:szCs w:val="24"/>
        </w:rPr>
        <w:t>(Herawati, 2011</w:t>
      </w:r>
      <w:r w:rsidR="00BA5C00">
        <w:rPr>
          <w:rFonts w:ascii="Times New Roman" w:hAnsi="Times New Roman" w:cs="Times New Roman"/>
          <w:noProof/>
          <w:sz w:val="24"/>
          <w:szCs w:val="24"/>
        </w:rPr>
        <w:t>:6</w:t>
      </w:r>
      <w:r w:rsidR="00BA5C00" w:rsidRPr="00BA5C00">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BA5C00" w:rsidRPr="00BA5C00">
        <w:rPr>
          <w:rFonts w:ascii="Times New Roman" w:hAnsi="Times New Roman" w:cs="Times New Roman"/>
          <w:sz w:val="24"/>
          <w:szCs w:val="24"/>
        </w:rPr>
        <w:t xml:space="preserve">. </w:t>
      </w:r>
      <w:r w:rsidR="00240575" w:rsidRPr="00D86510">
        <w:rPr>
          <w:rFonts w:ascii="Times New Roman" w:hAnsi="Times New Roman" w:cs="Times New Roman"/>
          <w:sz w:val="24"/>
          <w:szCs w:val="24"/>
        </w:rPr>
        <w:t xml:space="preserve"> </w:t>
      </w:r>
      <w:r w:rsidR="00E33D10" w:rsidRPr="00E33D10">
        <w:rPr>
          <w:rFonts w:ascii="Times New Roman" w:hAnsi="Times New Roman" w:cs="Times New Roman"/>
          <w:sz w:val="24"/>
          <w:szCs w:val="24"/>
        </w:rPr>
        <w:t>Perusahaan beranggapan bahwa tingginya nilai rasio profitabilitas memperlihat</w:t>
      </w:r>
      <w:r w:rsidR="00E33D10">
        <w:rPr>
          <w:rFonts w:ascii="Times New Roman" w:hAnsi="Times New Roman" w:cs="Times New Roman"/>
          <w:sz w:val="24"/>
          <w:szCs w:val="24"/>
        </w:rPr>
        <w:t>kan baiknya kinerja perusahaan s</w:t>
      </w:r>
      <w:r w:rsidR="00E33D10" w:rsidRPr="00E33D10">
        <w:rPr>
          <w:rFonts w:ascii="Times New Roman" w:hAnsi="Times New Roman" w:cs="Times New Roman"/>
          <w:sz w:val="24"/>
          <w:szCs w:val="24"/>
        </w:rPr>
        <w:t>ehingga</w:t>
      </w:r>
      <w:r w:rsidR="00E33D10">
        <w:rPr>
          <w:rFonts w:ascii="Times New Roman" w:hAnsi="Times New Roman" w:cs="Times New Roman"/>
          <w:sz w:val="24"/>
          <w:szCs w:val="24"/>
        </w:rPr>
        <w:t xml:space="preserve"> menarik minat investor untuk menanamkan modalnya di perusahaan sehingga akan menaikkan nilai p</w:t>
      </w:r>
      <w:r w:rsidR="00E33D10" w:rsidRPr="00E33D10">
        <w:rPr>
          <w:rFonts w:ascii="Times New Roman" w:hAnsi="Times New Roman" w:cs="Times New Roman"/>
          <w:sz w:val="24"/>
          <w:szCs w:val="24"/>
        </w:rPr>
        <w:t>erusahaan</w:t>
      </w:r>
      <w:r w:rsidR="00E33D10">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551A4E">
        <w:rPr>
          <w:rFonts w:ascii="Times New Roman" w:hAnsi="Times New Roman" w:cs="Times New Roman"/>
          <w:sz w:val="24"/>
          <w:szCs w:val="24"/>
        </w:rPr>
        <w:instrText>ADDIN CSL_CITATION { "citationItems" : [ { "id" : "ITEM-1", "itemData" : { "author" : [ { "dropping-particle" : "", "family" : "Putri", "given" : "Rachmalia Harmdika", "non-dropping-particle" : "", "parse-names" : false, "suffix" : "" }, { "dropping-particle" : "", "family" : "Zahroh", "given" : "", "non-dropping-particle" : "", "parse-names" : false, "suffix" : "" }, { "dropping-particle" : "", "family" : "Endang", "given" : "Maria Goretti Wi", "non-dropping-particle" : "", "parse-names" : false, "suffix" : "" } ], "id" : "ITEM-1", "issue" : "2", "issued" : { "date-parts" : [ [ "2016" ] ] }, "title" : "Pengaruh Kebijakan Dividen, Likuiditas, Profitabilitas dan Ukuran Perusahaan terhadap Nilai Perusahaan", "type" : "article-journal", "volume" : "38" }, "uris" : [ "http://www.mendeley.com/documents/?uuid=012323c4-e17e-4c48-8161-4fc2b6557a4f" ] } ], "mendeley" : { "formattedCitation" : "(Putri, Zahroh, &amp; Endang, 2016)", "manualFormatting" : "(Putri, Zahroh dan Endang, 2016:39)", "plainTextFormattedCitation" : "(Putri, Zahroh, &amp; Endang, 2016)", "previouslyFormattedCitation" : "(Putri, Zahroh, &amp; Endang, 2016)"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7A5C1E" w:rsidRPr="007A5C1E">
        <w:rPr>
          <w:rFonts w:ascii="Times New Roman" w:hAnsi="Times New Roman" w:cs="Times New Roman"/>
          <w:noProof/>
          <w:sz w:val="24"/>
          <w:szCs w:val="24"/>
        </w:rPr>
        <w:t xml:space="preserve">(Putri, Zahroh </w:t>
      </w:r>
      <w:r w:rsidR="007A5C1E">
        <w:rPr>
          <w:rFonts w:ascii="Times New Roman" w:hAnsi="Times New Roman" w:cs="Times New Roman"/>
          <w:noProof/>
          <w:sz w:val="24"/>
          <w:szCs w:val="24"/>
        </w:rPr>
        <w:t>dan</w:t>
      </w:r>
      <w:r w:rsidR="007A5C1E" w:rsidRPr="007A5C1E">
        <w:rPr>
          <w:rFonts w:ascii="Times New Roman" w:hAnsi="Times New Roman" w:cs="Times New Roman"/>
          <w:noProof/>
          <w:sz w:val="24"/>
          <w:szCs w:val="24"/>
        </w:rPr>
        <w:t xml:space="preserve"> Endang, 2016</w:t>
      </w:r>
      <w:r w:rsidR="007A5C1E">
        <w:rPr>
          <w:rFonts w:ascii="Times New Roman" w:hAnsi="Times New Roman" w:cs="Times New Roman"/>
          <w:noProof/>
          <w:sz w:val="24"/>
          <w:szCs w:val="24"/>
        </w:rPr>
        <w:t>:39</w:t>
      </w:r>
      <w:r w:rsidR="007A5C1E" w:rsidRPr="007A5C1E">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7A5C1E">
        <w:rPr>
          <w:rFonts w:ascii="Times New Roman" w:hAnsi="Times New Roman" w:cs="Times New Roman"/>
          <w:sz w:val="24"/>
          <w:szCs w:val="24"/>
        </w:rPr>
        <w:t xml:space="preserve"> </w:t>
      </w:r>
      <w:r w:rsidR="00E33D10">
        <w:rPr>
          <w:rFonts w:ascii="Times New Roman" w:hAnsi="Times New Roman" w:cs="Times New Roman"/>
          <w:sz w:val="24"/>
          <w:szCs w:val="24"/>
        </w:rPr>
        <w:t xml:space="preserve">. </w:t>
      </w:r>
      <w:r w:rsidR="00E276EA" w:rsidRPr="00D86510">
        <w:rPr>
          <w:rFonts w:ascii="Times New Roman" w:hAnsi="Times New Roman" w:cs="Times New Roman"/>
          <w:sz w:val="24"/>
          <w:szCs w:val="24"/>
        </w:rPr>
        <w:t>Salah satu indikator penting bagi investor dalam menilai prospek perusahaan di masa depan adalah dengan melihat sejauh mana pertumbuhan profitabilitas perusahaan</w:t>
      </w:r>
      <w:r w:rsidR="00E276EA">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4E5343">
        <w:rPr>
          <w:rFonts w:ascii="Times New Roman" w:hAnsi="Times New Roman" w:cs="Times New Roman"/>
          <w:sz w:val="24"/>
          <w:szCs w:val="24"/>
        </w:rPr>
        <w:instrText>ADDIN CSL_CITATION { "citationItems" : [ { "id" : "ITEM-1", "itemData" : { "ISBN" : "1960082019", "author" : [ { "dropping-particle" : "", "family" : "Herawati", "given" : "Titin", "non-dropping-particle" : "", "parse-names" : false, "suffix" : "" } ], "container-title" : "Universitas Negeri Padang", "id" : "ITEM-1", "issued" : { "date-parts" : [ [ "2011" ] ] }, "page" : "1-18", "title" : "Pengaruh Kebijakan Dividen, Kebijakan Hutang dan Profitabilitas terhadap Nilai Perusahaan", "type" : "article-journal" }, "uris" : [ "http://www.mendeley.com/documents/?uuid=6c5625f2-c359-43ca-8971-fb29c99270ec" ] } ], "mendeley" : { "formattedCitation" : "(Herawati, 2011)", "manualFormatting" : "(Herawati, 2011:2)", "plainTextFormattedCitation" : "(Herawati, 2011)", "previouslyFormattedCitation" : "(Herawati, 2011)"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E276EA" w:rsidRPr="00E276EA">
        <w:rPr>
          <w:rFonts w:ascii="Times New Roman" w:hAnsi="Times New Roman" w:cs="Times New Roman"/>
          <w:noProof/>
          <w:sz w:val="24"/>
          <w:szCs w:val="24"/>
        </w:rPr>
        <w:t>(Herawati, 2011</w:t>
      </w:r>
      <w:r w:rsidR="00017D71">
        <w:rPr>
          <w:rFonts w:ascii="Times New Roman" w:hAnsi="Times New Roman" w:cs="Times New Roman"/>
          <w:noProof/>
          <w:sz w:val="24"/>
          <w:szCs w:val="24"/>
        </w:rPr>
        <w:t>:2</w:t>
      </w:r>
      <w:r w:rsidR="00E276EA" w:rsidRPr="00E276EA">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E276EA" w:rsidRPr="00D86510">
        <w:rPr>
          <w:rFonts w:ascii="Times New Roman" w:hAnsi="Times New Roman" w:cs="Times New Roman"/>
          <w:sz w:val="24"/>
          <w:szCs w:val="24"/>
        </w:rPr>
        <w:t>.</w:t>
      </w:r>
      <w:r w:rsidR="00E276EA">
        <w:rPr>
          <w:rFonts w:ascii="Times New Roman" w:hAnsi="Times New Roman" w:cs="Times New Roman"/>
          <w:sz w:val="24"/>
          <w:szCs w:val="24"/>
        </w:rPr>
        <w:t xml:space="preserve"> </w:t>
      </w:r>
      <w:r w:rsidR="00B20C9D" w:rsidRPr="00D86510">
        <w:rPr>
          <w:rFonts w:ascii="Times New Roman" w:hAnsi="Times New Roman" w:cs="Times New Roman"/>
          <w:sz w:val="24"/>
          <w:szCs w:val="24"/>
        </w:rPr>
        <w:t xml:space="preserve">Perusahaan dengan profitabilitas yang lebih tinggi </w:t>
      </w:r>
      <w:proofErr w:type="gramStart"/>
      <w:r w:rsidR="00B20C9D" w:rsidRPr="00D86510">
        <w:rPr>
          <w:rFonts w:ascii="Times New Roman" w:hAnsi="Times New Roman" w:cs="Times New Roman"/>
          <w:sz w:val="24"/>
          <w:szCs w:val="24"/>
        </w:rPr>
        <w:t>akan</w:t>
      </w:r>
      <w:proofErr w:type="gramEnd"/>
      <w:r w:rsidR="00B20C9D" w:rsidRPr="00D86510">
        <w:rPr>
          <w:rFonts w:ascii="Times New Roman" w:hAnsi="Times New Roman" w:cs="Times New Roman"/>
          <w:sz w:val="24"/>
          <w:szCs w:val="24"/>
        </w:rPr>
        <w:t xml:space="preserve"> memiliki kesempatan bersaing lebih baik dengan jenis perusahaan yang sama. Profitabilitas yang tinggi memberikan sinyal mengenai pertumbuhan perusahaan di masa yang </w:t>
      </w:r>
      <w:proofErr w:type="gramStart"/>
      <w:r w:rsidR="00B20C9D" w:rsidRPr="00D86510">
        <w:rPr>
          <w:rFonts w:ascii="Times New Roman" w:hAnsi="Times New Roman" w:cs="Times New Roman"/>
          <w:sz w:val="24"/>
          <w:szCs w:val="24"/>
        </w:rPr>
        <w:t>akan</w:t>
      </w:r>
      <w:proofErr w:type="gramEnd"/>
      <w:r w:rsidR="00B20C9D" w:rsidRPr="00D86510">
        <w:rPr>
          <w:rFonts w:ascii="Times New Roman" w:hAnsi="Times New Roman" w:cs="Times New Roman"/>
          <w:sz w:val="24"/>
          <w:szCs w:val="24"/>
        </w:rPr>
        <w:t xml:space="preserve"> datang. </w:t>
      </w:r>
      <w:r w:rsidR="000B638A" w:rsidRPr="00D86510">
        <w:rPr>
          <w:rFonts w:ascii="Times New Roman" w:hAnsi="Times New Roman" w:cs="Times New Roman"/>
          <w:sz w:val="24"/>
          <w:szCs w:val="24"/>
        </w:rPr>
        <w:t xml:space="preserve">Dari hasil penelitian yang dilakukan oleh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a", "given" : "Ferdy", "non-dropping-particle" : "", "parse-names" : false, "suffix" : "" }, { "dropping-particle" : "", "family" : "Zulbahridar", "given" : "", "non-dropping-particle" : "", "parse-names" : false, "suffix" : "" } ], "id" : "ITEM-1", "issued" : { "date-parts" : [ [ "2015" ] ] }, "page" : "42-58", "title" : "Pengaruh Struktur Kepemilikan Saham, Keputusan Investasi dan Profitabilitas Terhadap Struktur Modal dan Nilai Perusahaan Pada Perusahaan Manufaktur Yang Listing Di Bursa Efek Indonesia", "type" : "article-journal", "volume" : "23" }, "uris" : [ "http://www.mendeley.com/documents/?uuid=77737120-f7eb-40e1-97d2-374233af4080" ] } ], "mendeley" : { "formattedCitation" : "(F. Putra &amp; Zulbahridar, 2015)", "manualFormatting" : "Putra dan Zulbahridar (2015:55)", "plainTextFormattedCitation" : "(F. Putra &amp; Zulbahridar, 2015)", "previouslyFormattedCitation" : "(F. Putra &amp; Zulbahridar, 2015)"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0B638A" w:rsidRPr="00D86510">
        <w:rPr>
          <w:rFonts w:ascii="Times New Roman" w:hAnsi="Times New Roman" w:cs="Times New Roman"/>
          <w:noProof/>
          <w:sz w:val="24"/>
          <w:szCs w:val="24"/>
        </w:rPr>
        <w:t>Putra dan Zulbahridar (2015</w:t>
      </w:r>
      <w:r w:rsidR="00BA4E2C">
        <w:rPr>
          <w:rFonts w:ascii="Times New Roman" w:hAnsi="Times New Roman" w:cs="Times New Roman"/>
          <w:noProof/>
          <w:sz w:val="24"/>
          <w:szCs w:val="24"/>
        </w:rPr>
        <w:t>:55</w:t>
      </w:r>
      <w:r w:rsidR="000B638A"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BA4E2C">
        <w:rPr>
          <w:rFonts w:ascii="Times New Roman" w:hAnsi="Times New Roman" w:cs="Times New Roman"/>
          <w:sz w:val="24"/>
          <w:szCs w:val="24"/>
        </w:rPr>
        <w:t xml:space="preserve">, </w:t>
      </w:r>
      <w:r w:rsidR="000B638A" w:rsidRPr="00D86510">
        <w:rPr>
          <w:rFonts w:ascii="Times New Roman" w:hAnsi="Times New Roman" w:cs="Times New Roman"/>
          <w:sz w:val="24"/>
          <w:szCs w:val="24"/>
        </w:rPr>
        <w:t xml:space="preserve">menunjukkan bahwa profitabilitas tidak berpengaruh positif terhadap nilai perusahaan. </w:t>
      </w:r>
      <w:r w:rsidR="000B638A" w:rsidRPr="00D86510">
        <w:rPr>
          <w:rFonts w:ascii="Times New Roman" w:hAnsi="Times New Roman" w:cs="Times New Roman"/>
          <w:noProof/>
          <w:sz w:val="24"/>
          <w:szCs w:val="24"/>
        </w:rPr>
        <w:t xml:space="preserve">Sedangkan </w:t>
      </w:r>
      <w:r w:rsidR="000B638A" w:rsidRPr="00D86510">
        <w:rPr>
          <w:rFonts w:ascii="Times New Roman" w:hAnsi="Times New Roman" w:cs="Times New Roman"/>
          <w:sz w:val="24"/>
          <w:szCs w:val="24"/>
        </w:rPr>
        <w:t>d</w:t>
      </w:r>
      <w:r w:rsidR="00240575" w:rsidRPr="00D86510">
        <w:rPr>
          <w:rFonts w:ascii="Times New Roman" w:hAnsi="Times New Roman" w:cs="Times New Roman"/>
          <w:sz w:val="24"/>
          <w:szCs w:val="24"/>
        </w:rPr>
        <w:t>ari hasil penelitian yang dilakukan ol</w:t>
      </w:r>
      <w:r w:rsidR="003B7E89" w:rsidRPr="00D86510">
        <w:rPr>
          <w:rFonts w:ascii="Times New Roman" w:hAnsi="Times New Roman" w:cs="Times New Roman"/>
          <w:sz w:val="24"/>
          <w:szCs w:val="24"/>
        </w:rPr>
        <w:t>eh</w:t>
      </w:r>
      <w:r w:rsidR="00B20C9D" w:rsidRPr="00D86510">
        <w:rPr>
          <w:rFonts w:ascii="Times New Roman" w:hAnsi="Times New Roman" w:cs="Times New Roman"/>
          <w:sz w:val="24"/>
          <w:szCs w:val="24"/>
        </w:rPr>
        <w:t xml:space="preserve">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a", "given" : "Ngurah Dharma Adi", "non-dropping-particle" : "", "parse-names" : false, "suffix" : "" }, { "dropping-particle" : "", "family" : "Lestari", "given" : "Putu Vivi", "non-dropping-particle" : "", "parse-names" : false, "suffix" : "" } ], "id" : "ITEM-1", "issue" : "7", "issued" : { "date-parts" : [ [ "2016" ] ] }, "page" : "4044-4070", "title" : "Pengaruh Kebijakan Dividen, Likuiditas, Profitabilitas dan Ukuran Perusahaan terhadap Nilai Perusahaan", "type" : "article-journal", "volume" : "5" }, "uris" : [ "http://www.mendeley.com/documents/?uuid=c0f73859-591d-4152-9d2a-85d2cbe8bd7a" ] } ], "mendeley" : { "formattedCitation" : "(N. D. A. Putra &amp; Lestari, 2016)", "manualFormatting" : "Putra dan Lestari (2016:4066)", "plainTextFormattedCitation" : "(N. D. A. Putra &amp; Lestari, 2016)", "previouslyFormattedCitation" : "(N. D. A. Putra &amp; Lestari, 2016)"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3B7E89" w:rsidRPr="00D86510">
        <w:rPr>
          <w:rFonts w:ascii="Times New Roman" w:hAnsi="Times New Roman" w:cs="Times New Roman"/>
          <w:noProof/>
          <w:sz w:val="24"/>
          <w:szCs w:val="24"/>
        </w:rPr>
        <w:t xml:space="preserve">Putra </w:t>
      </w:r>
      <w:r w:rsidR="00AC3F31" w:rsidRPr="00D86510">
        <w:rPr>
          <w:rFonts w:ascii="Times New Roman" w:hAnsi="Times New Roman" w:cs="Times New Roman"/>
          <w:noProof/>
          <w:sz w:val="24"/>
          <w:szCs w:val="24"/>
        </w:rPr>
        <w:t>dan</w:t>
      </w:r>
      <w:r w:rsidR="003B7E89" w:rsidRPr="00D86510">
        <w:rPr>
          <w:rFonts w:ascii="Times New Roman" w:hAnsi="Times New Roman" w:cs="Times New Roman"/>
          <w:noProof/>
          <w:sz w:val="24"/>
          <w:szCs w:val="24"/>
        </w:rPr>
        <w:t xml:space="preserve"> Lestari (2016</w:t>
      </w:r>
      <w:r w:rsidR="00BA4E2C">
        <w:rPr>
          <w:rFonts w:ascii="Times New Roman" w:hAnsi="Times New Roman" w:cs="Times New Roman"/>
          <w:noProof/>
          <w:sz w:val="24"/>
          <w:szCs w:val="24"/>
        </w:rPr>
        <w:t>:4066</w:t>
      </w:r>
      <w:r w:rsidR="003B7E89"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B20C9D" w:rsidRPr="00D86510">
        <w:rPr>
          <w:rFonts w:ascii="Times New Roman" w:hAnsi="Times New Roman" w:cs="Times New Roman"/>
          <w:sz w:val="24"/>
          <w:szCs w:val="24"/>
        </w:rPr>
        <w:t xml:space="preserve"> dan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Sabrin", "given" : "", "non-dropping-particle" : "", "parse-names" : false, "suffix" : "" }, { "dropping-particle" : "", "family" : "Sarita", "given" : "Buyung", "non-dropping-particle" : "", "parse-names" : false, "suffix" : "" }, { "dropping-particle" : "", "family" : "Takdir.S", "given" : "Dedy", "non-dropping-particle" : "", "parse-names" : false, "suffix" : "" }, { "dropping-particle" : "", "family" : "Sujono", "given" : "", "non-dropping-particle" : "", "parse-names" : false, "suffix" : "" } ], "id" : "ITEM-1", "issued" : { "date-parts" : [ [ "2016" ] ] }, "page" : "81-89", "title" : "The Effect of Profitability on Firm Value in Manufacturing Company at Indonesia Stock Exchange", "type" : "article-journal" }, "uris" : [ "http://www.mendeley.com/documents/?uuid=07186e95-edd1-4dbc-94fe-75b740310a21" ] } ], "mendeley" : { "formattedCitation" : "(Sabrin, Sarita, Takdir.S, &amp; Sujono, 2016)", "manualFormatting" : "Sabrin et al., (2016:87)", "plainTextFormattedCitation" : "(Sabrin, Sarita, Takdir.S, &amp; Sujono, 2016)", "previouslyFormattedCitation" : "(Sabrin, Sarita, Takdir.S, &amp; Sujono, 2016)"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B20C9D" w:rsidRPr="00D86510">
        <w:rPr>
          <w:rFonts w:ascii="Times New Roman" w:hAnsi="Times New Roman" w:cs="Times New Roman"/>
          <w:noProof/>
          <w:sz w:val="24"/>
          <w:szCs w:val="24"/>
        </w:rPr>
        <w:t xml:space="preserve">Sabrin </w:t>
      </w:r>
      <w:r w:rsidR="00B20C9D" w:rsidRPr="00D86510">
        <w:rPr>
          <w:rFonts w:ascii="Times New Roman" w:hAnsi="Times New Roman" w:cs="Times New Roman"/>
          <w:i/>
          <w:noProof/>
          <w:sz w:val="24"/>
          <w:szCs w:val="24"/>
        </w:rPr>
        <w:t>et al.</w:t>
      </w:r>
      <w:r w:rsidR="00B20C9D" w:rsidRPr="00D86510">
        <w:rPr>
          <w:rFonts w:ascii="Times New Roman" w:hAnsi="Times New Roman" w:cs="Times New Roman"/>
          <w:noProof/>
          <w:sz w:val="24"/>
          <w:szCs w:val="24"/>
        </w:rPr>
        <w:t>, (2016</w:t>
      </w:r>
      <w:r w:rsidR="00BA4E2C">
        <w:rPr>
          <w:rFonts w:ascii="Times New Roman" w:hAnsi="Times New Roman" w:cs="Times New Roman"/>
          <w:noProof/>
          <w:sz w:val="24"/>
          <w:szCs w:val="24"/>
        </w:rPr>
        <w:t>:87</w:t>
      </w:r>
      <w:r w:rsidR="00B20C9D"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240575" w:rsidRPr="00D86510">
        <w:rPr>
          <w:rFonts w:ascii="Times New Roman" w:hAnsi="Times New Roman" w:cs="Times New Roman"/>
          <w:sz w:val="24"/>
          <w:szCs w:val="24"/>
        </w:rPr>
        <w:t xml:space="preserve"> </w:t>
      </w:r>
      <w:r w:rsidR="00D339A8" w:rsidRPr="00D86510">
        <w:rPr>
          <w:rFonts w:ascii="Times New Roman" w:hAnsi="Times New Roman" w:cs="Times New Roman"/>
          <w:sz w:val="24"/>
          <w:szCs w:val="24"/>
        </w:rPr>
        <w:t>profitabilitas</w:t>
      </w:r>
      <w:r w:rsidR="00362DDC" w:rsidRPr="00D86510">
        <w:rPr>
          <w:rFonts w:ascii="Times New Roman" w:hAnsi="Times New Roman" w:cs="Times New Roman"/>
          <w:sz w:val="24"/>
          <w:szCs w:val="24"/>
        </w:rPr>
        <w:t xml:space="preserve"> yang diukur dengan rasio ROA</w:t>
      </w:r>
      <w:r w:rsidR="00240575" w:rsidRPr="00D86510">
        <w:rPr>
          <w:rFonts w:ascii="Times New Roman" w:hAnsi="Times New Roman" w:cs="Times New Roman"/>
          <w:sz w:val="24"/>
          <w:szCs w:val="24"/>
        </w:rPr>
        <w:t xml:space="preserve"> berpengaruh positif terhadap nilai perusahaan. </w:t>
      </w:r>
      <w:r w:rsidR="002926C0" w:rsidRPr="00D86510">
        <w:rPr>
          <w:rFonts w:ascii="Times New Roman" w:hAnsi="Times New Roman" w:cs="Times New Roman"/>
          <w:sz w:val="24"/>
          <w:szCs w:val="24"/>
        </w:rPr>
        <w:t xml:space="preserve">Dengan dasar alasan ini maka penulis </w:t>
      </w:r>
      <w:proofErr w:type="gramStart"/>
      <w:r w:rsidR="002926C0" w:rsidRPr="00D86510">
        <w:rPr>
          <w:rFonts w:ascii="Times New Roman" w:hAnsi="Times New Roman" w:cs="Times New Roman"/>
          <w:sz w:val="24"/>
          <w:szCs w:val="24"/>
        </w:rPr>
        <w:t>akan</w:t>
      </w:r>
      <w:proofErr w:type="gramEnd"/>
      <w:r w:rsidR="002926C0" w:rsidRPr="00D86510">
        <w:rPr>
          <w:rFonts w:ascii="Times New Roman" w:hAnsi="Times New Roman" w:cs="Times New Roman"/>
          <w:sz w:val="24"/>
          <w:szCs w:val="24"/>
        </w:rPr>
        <w:t xml:space="preserve"> menguji apakah </w:t>
      </w:r>
      <w:r w:rsidR="002926C0">
        <w:rPr>
          <w:rFonts w:ascii="Times New Roman" w:hAnsi="Times New Roman" w:cs="Times New Roman"/>
          <w:sz w:val="24"/>
          <w:szCs w:val="24"/>
        </w:rPr>
        <w:t>profitabilitas</w:t>
      </w:r>
      <w:r w:rsidR="002926C0" w:rsidRPr="00D86510">
        <w:rPr>
          <w:rFonts w:ascii="Times New Roman" w:hAnsi="Times New Roman" w:cs="Times New Roman"/>
          <w:sz w:val="24"/>
          <w:szCs w:val="24"/>
        </w:rPr>
        <w:t xml:space="preserve"> berpengaruh terhadap nilai perusahaan</w:t>
      </w:r>
    </w:p>
    <w:p w:rsidR="003E340A" w:rsidRPr="00D86510" w:rsidRDefault="001538D8" w:rsidP="009B56BB">
      <w:pPr>
        <w:spacing w:after="0"/>
        <w:ind w:left="360" w:firstLine="720"/>
        <w:rPr>
          <w:rFonts w:ascii="Times New Roman" w:hAnsi="Times New Roman" w:cs="Times New Roman"/>
          <w:sz w:val="24"/>
          <w:szCs w:val="24"/>
        </w:rPr>
      </w:pPr>
      <w:proofErr w:type="gramStart"/>
      <w:r w:rsidRPr="00D86510">
        <w:rPr>
          <w:rFonts w:ascii="Times New Roman" w:hAnsi="Times New Roman" w:cs="Times New Roman"/>
          <w:sz w:val="24"/>
          <w:szCs w:val="24"/>
        </w:rPr>
        <w:t>Rasio likuiditas pada umumnya merupakan rasio yang mendapat perhatian pertama dari analisis rasio keuangan.</w:t>
      </w:r>
      <w:proofErr w:type="gramEnd"/>
      <w:r w:rsidRPr="00D86510">
        <w:rPr>
          <w:rFonts w:ascii="Times New Roman" w:hAnsi="Times New Roman" w:cs="Times New Roman"/>
          <w:sz w:val="24"/>
          <w:szCs w:val="24"/>
        </w:rPr>
        <w:t xml:space="preserve"> </w:t>
      </w:r>
      <w:r w:rsidR="00EE7E66">
        <w:rPr>
          <w:rFonts w:ascii="Times New Roman" w:hAnsi="Times New Roman" w:cs="Times New Roman"/>
          <w:sz w:val="24"/>
          <w:szCs w:val="24"/>
        </w:rPr>
        <w:t xml:space="preserve">Likuiditas merupakan </w:t>
      </w:r>
      <w:r w:rsidR="00814722" w:rsidRPr="00814722">
        <w:rPr>
          <w:rFonts w:ascii="Times New Roman" w:hAnsi="Times New Roman" w:cs="Times New Roman"/>
          <w:sz w:val="24"/>
          <w:szCs w:val="24"/>
        </w:rPr>
        <w:t>indikator meng</w:t>
      </w:r>
      <w:r w:rsidR="00EE7E66">
        <w:rPr>
          <w:rFonts w:ascii="Times New Roman" w:hAnsi="Times New Roman" w:cs="Times New Roman"/>
          <w:sz w:val="24"/>
          <w:szCs w:val="24"/>
        </w:rPr>
        <w:t>e</w:t>
      </w:r>
      <w:r w:rsidR="00814722" w:rsidRPr="00814722">
        <w:rPr>
          <w:rFonts w:ascii="Times New Roman" w:hAnsi="Times New Roman" w:cs="Times New Roman"/>
          <w:sz w:val="24"/>
          <w:szCs w:val="24"/>
        </w:rPr>
        <w:t>nai kemampuan perusahaan untuk membayar semua kewajibannya</w:t>
      </w:r>
      <w:r w:rsidR="00814722">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i", "given" : "Rachmalia Harmdika", "non-dropping-particle" : "", "parse-names" : false, "suffix" : "" }, { "dropping-particle" : "", "family" : "Zahroh", "given" : "", "non-dropping-particle" : "", "parse-names" : false, "suffix" : "" }, { "dropping-particle" : "", "family" : "Endang", "given" : "Maria Goretti Wi", "non-dropping-particle" : "", "parse-names" : false, "suffix" : "" } ], "id" : "ITEM-1", "issue" : "2", "issued" : { "date-parts" : [ [ "2016" ] ] }, "title" : "Pengaruh Kebijakan Dividen, Likuiditas, Profitabilitas dan Ukuran Perusahaan terhadap Nilai Perusahaan", "type" : "article-journal", "volume" : "38" }, "uris" : [ "http://www.mendeley.com/documents/?uuid=012323c4-e17e-4c48-8161-4fc2b6557a4f" ] } ], "mendeley" : { "formattedCitation" : "(Putri et al., 2016)", "manualFormatting" : "(Putri, Zahron, dan Endang, 2016:39)", "plainTextFormattedCitation" : "(Putri et al., 2016)", "previouslyFormattedCitation" : "(Putri et al., 2016)"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814722">
        <w:rPr>
          <w:rFonts w:ascii="Times New Roman" w:hAnsi="Times New Roman" w:cs="Times New Roman"/>
          <w:noProof/>
          <w:sz w:val="24"/>
          <w:szCs w:val="24"/>
        </w:rPr>
        <w:t xml:space="preserve">(Putri, </w:t>
      </w:r>
      <w:r w:rsidR="00D9046F">
        <w:rPr>
          <w:rFonts w:ascii="Times New Roman" w:hAnsi="Times New Roman" w:cs="Times New Roman"/>
          <w:noProof/>
          <w:sz w:val="24"/>
          <w:szCs w:val="24"/>
        </w:rPr>
        <w:t>Zahron,</w:t>
      </w:r>
      <w:r w:rsidR="00814722">
        <w:rPr>
          <w:rFonts w:ascii="Times New Roman" w:hAnsi="Times New Roman" w:cs="Times New Roman"/>
          <w:noProof/>
          <w:sz w:val="24"/>
          <w:szCs w:val="24"/>
        </w:rPr>
        <w:t xml:space="preserve"> dan</w:t>
      </w:r>
      <w:r w:rsidR="00D9046F">
        <w:rPr>
          <w:rFonts w:ascii="Times New Roman" w:hAnsi="Times New Roman" w:cs="Times New Roman"/>
          <w:noProof/>
          <w:sz w:val="24"/>
          <w:szCs w:val="24"/>
        </w:rPr>
        <w:t xml:space="preserve"> Endang</w:t>
      </w:r>
      <w:r w:rsidR="00814722" w:rsidRPr="00814722">
        <w:rPr>
          <w:rFonts w:ascii="Times New Roman" w:hAnsi="Times New Roman" w:cs="Times New Roman"/>
          <w:noProof/>
          <w:sz w:val="24"/>
          <w:szCs w:val="24"/>
        </w:rPr>
        <w:t>, 2016</w:t>
      </w:r>
      <w:r w:rsidR="00E31A89">
        <w:rPr>
          <w:rFonts w:ascii="Times New Roman" w:hAnsi="Times New Roman" w:cs="Times New Roman"/>
          <w:noProof/>
          <w:sz w:val="24"/>
          <w:szCs w:val="24"/>
        </w:rPr>
        <w:t>:39</w:t>
      </w:r>
      <w:r w:rsidR="00814722" w:rsidRPr="00814722">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814722" w:rsidRPr="00814722">
        <w:rPr>
          <w:rFonts w:ascii="Times New Roman" w:hAnsi="Times New Roman" w:cs="Times New Roman"/>
          <w:sz w:val="24"/>
          <w:szCs w:val="24"/>
        </w:rPr>
        <w:t>.</w:t>
      </w:r>
      <w:r w:rsidR="00814722">
        <w:rPr>
          <w:rFonts w:ascii="Times New Roman" w:hAnsi="Times New Roman" w:cs="Times New Roman"/>
          <w:sz w:val="24"/>
          <w:szCs w:val="24"/>
        </w:rPr>
        <w:t xml:space="preserve"> </w:t>
      </w:r>
      <w:proofErr w:type="gramStart"/>
      <w:r w:rsidRPr="00D86510">
        <w:rPr>
          <w:rFonts w:ascii="Times New Roman" w:hAnsi="Times New Roman" w:cs="Times New Roman"/>
          <w:sz w:val="24"/>
          <w:szCs w:val="24"/>
        </w:rPr>
        <w:t xml:space="preserve">Semakin tinggi tingkat likuiditas suatu perusahaan menunjukkan bahwa perusahaan tidak mengalami kesulitan dalam membayar kewajiban hutang </w:t>
      </w:r>
      <w:r w:rsidRPr="00D86510">
        <w:rPr>
          <w:rFonts w:ascii="Times New Roman" w:hAnsi="Times New Roman" w:cs="Times New Roman"/>
          <w:sz w:val="24"/>
          <w:szCs w:val="24"/>
        </w:rPr>
        <w:lastRenderedPageBreak/>
        <w:t>jangka pendeknya.</w:t>
      </w:r>
      <w:proofErr w:type="gramEnd"/>
      <w:r w:rsidR="00814722" w:rsidRPr="00814722">
        <w:t xml:space="preserve"> </w:t>
      </w:r>
      <w:r w:rsidR="00814722" w:rsidRPr="00814722">
        <w:rPr>
          <w:rFonts w:ascii="Times New Roman" w:hAnsi="Times New Roman" w:cs="Times New Roman"/>
          <w:sz w:val="24"/>
          <w:szCs w:val="24"/>
        </w:rPr>
        <w:t>Ketidakmampuan perusahaan dalam membayar semua kewajib</w:t>
      </w:r>
      <w:r w:rsidR="003C0D4E">
        <w:rPr>
          <w:rFonts w:ascii="Times New Roman" w:hAnsi="Times New Roman" w:cs="Times New Roman"/>
          <w:sz w:val="24"/>
          <w:szCs w:val="24"/>
        </w:rPr>
        <w:t xml:space="preserve">annya </w:t>
      </w:r>
      <w:proofErr w:type="gramStart"/>
      <w:r w:rsidR="003C0D4E">
        <w:rPr>
          <w:rFonts w:ascii="Times New Roman" w:hAnsi="Times New Roman" w:cs="Times New Roman"/>
          <w:sz w:val="24"/>
          <w:szCs w:val="24"/>
        </w:rPr>
        <w:t>akan</w:t>
      </w:r>
      <w:proofErr w:type="gramEnd"/>
      <w:r w:rsidR="003C0D4E">
        <w:rPr>
          <w:rFonts w:ascii="Times New Roman" w:hAnsi="Times New Roman" w:cs="Times New Roman"/>
          <w:sz w:val="24"/>
          <w:szCs w:val="24"/>
        </w:rPr>
        <w:t xml:space="preserve"> memberikan pandangan</w:t>
      </w:r>
      <w:r w:rsidR="00814722" w:rsidRPr="00814722">
        <w:rPr>
          <w:rFonts w:ascii="Times New Roman" w:hAnsi="Times New Roman" w:cs="Times New Roman"/>
          <w:sz w:val="24"/>
          <w:szCs w:val="24"/>
        </w:rPr>
        <w:t xml:space="preserve"> negatif, bahwa perusahaan mengalami masalah keuangan. Sehingga kepercayaan investor semakin berkurang dan mempengaruhi ting</w:t>
      </w:r>
      <w:r w:rsidR="00017D71">
        <w:rPr>
          <w:rFonts w:ascii="Times New Roman" w:hAnsi="Times New Roman" w:cs="Times New Roman"/>
          <w:sz w:val="24"/>
          <w:szCs w:val="24"/>
        </w:rPr>
        <w:t>gi rendahnya nilai perusah</w:t>
      </w:r>
      <w:r w:rsidR="00814722">
        <w:rPr>
          <w:rFonts w:ascii="Times New Roman" w:hAnsi="Times New Roman" w:cs="Times New Roman"/>
          <w:sz w:val="24"/>
          <w:szCs w:val="24"/>
        </w:rPr>
        <w:t>a</w:t>
      </w:r>
      <w:r w:rsidR="00017D71">
        <w:rPr>
          <w:rFonts w:ascii="Times New Roman" w:hAnsi="Times New Roman" w:cs="Times New Roman"/>
          <w:sz w:val="24"/>
          <w:szCs w:val="24"/>
        </w:rPr>
        <w:t>n</w:t>
      </w:r>
      <w:r w:rsidR="00814722">
        <w:rPr>
          <w:rFonts w:ascii="Times New Roman" w:hAnsi="Times New Roman" w:cs="Times New Roman"/>
          <w:sz w:val="24"/>
          <w:szCs w:val="24"/>
        </w:rPr>
        <w:t xml:space="preserve">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i", "given" : "Rachmalia Harmdika", "non-dropping-particle" : "", "parse-names" : false, "suffix" : "" }, { "dropping-particle" : "", "family" : "Zahroh", "given" : "", "non-dropping-particle" : "", "parse-names" : false, "suffix" : "" }, { "dropping-particle" : "", "family" : "Endang", "given" : "Maria Goretti Wi", "non-dropping-particle" : "", "parse-names" : false, "suffix" : "" } ], "id" : "ITEM-1", "issue" : "2", "issued" : { "date-parts" : [ [ "2016" ] ] }, "title" : "Pengaruh Kebijakan Dividen, Likuiditas, Profitabilitas dan Ukuran Perusahaan terhadap Nilai Perusahaan", "type" : "article-journal", "volume" : "38" }, "uris" : [ "http://www.mendeley.com/documents/?uuid=012323c4-e17e-4c48-8161-4fc2b6557a4f" ] } ], "mendeley" : { "formattedCitation" : "(Putri et al., 2016)", "manualFormatting" : "(Putri, Zahron dan Endang, 2016:39)", "plainTextFormattedCitation" : "(Putri et al., 2016)", "previouslyFormattedCitation" : "(Putri et al., 2016)"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D9046F">
        <w:rPr>
          <w:rFonts w:ascii="Times New Roman" w:hAnsi="Times New Roman" w:cs="Times New Roman"/>
          <w:noProof/>
          <w:sz w:val="24"/>
          <w:szCs w:val="24"/>
        </w:rPr>
        <w:t>(Putri, Zahron</w:t>
      </w:r>
      <w:r w:rsidR="00814722">
        <w:rPr>
          <w:rFonts w:ascii="Times New Roman" w:hAnsi="Times New Roman" w:cs="Times New Roman"/>
          <w:noProof/>
          <w:sz w:val="24"/>
          <w:szCs w:val="24"/>
        </w:rPr>
        <w:t xml:space="preserve"> dan</w:t>
      </w:r>
      <w:r w:rsidR="00D9046F">
        <w:rPr>
          <w:rFonts w:ascii="Times New Roman" w:hAnsi="Times New Roman" w:cs="Times New Roman"/>
          <w:noProof/>
          <w:sz w:val="24"/>
          <w:szCs w:val="24"/>
        </w:rPr>
        <w:t xml:space="preserve"> Endang</w:t>
      </w:r>
      <w:r w:rsidR="00814722" w:rsidRPr="00814722">
        <w:rPr>
          <w:rFonts w:ascii="Times New Roman" w:hAnsi="Times New Roman" w:cs="Times New Roman"/>
          <w:noProof/>
          <w:sz w:val="24"/>
          <w:szCs w:val="24"/>
        </w:rPr>
        <w:t>, 2016</w:t>
      </w:r>
      <w:r w:rsidR="00017D71">
        <w:rPr>
          <w:rFonts w:ascii="Times New Roman" w:hAnsi="Times New Roman" w:cs="Times New Roman"/>
          <w:noProof/>
          <w:sz w:val="24"/>
          <w:szCs w:val="24"/>
        </w:rPr>
        <w:t>:39</w:t>
      </w:r>
      <w:r w:rsidR="00814722" w:rsidRPr="00814722">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3E340A" w:rsidRPr="00D86510">
        <w:rPr>
          <w:rFonts w:ascii="Times New Roman" w:hAnsi="Times New Roman" w:cs="Times New Roman"/>
          <w:sz w:val="24"/>
          <w:szCs w:val="24"/>
        </w:rPr>
        <w:t xml:space="preserve">. </w:t>
      </w:r>
      <w:proofErr w:type="gramStart"/>
      <w:r w:rsidR="003E340A" w:rsidRPr="00D86510">
        <w:rPr>
          <w:rFonts w:ascii="Times New Roman" w:hAnsi="Times New Roman" w:cs="Times New Roman"/>
          <w:sz w:val="24"/>
          <w:szCs w:val="24"/>
        </w:rPr>
        <w:t>Jika kinerja perusahaan yang ditunjukkan baik, maka dapat dijadikan sinyal positif bagi para investor yang dapat berdampak bagi nilai perusahaan.</w:t>
      </w:r>
      <w:proofErr w:type="gramEnd"/>
      <w:r w:rsidR="003E340A" w:rsidRPr="00D86510">
        <w:rPr>
          <w:rFonts w:ascii="Times New Roman" w:hAnsi="Times New Roman" w:cs="Times New Roman"/>
          <w:sz w:val="24"/>
          <w:szCs w:val="24"/>
        </w:rPr>
        <w:t xml:space="preserve"> Hasil penelitian </w:t>
      </w:r>
      <w:r w:rsidR="007971B6" w:rsidRPr="00D86510">
        <w:rPr>
          <w:rFonts w:ascii="Times New Roman" w:hAnsi="Times New Roman" w:cs="Times New Roman"/>
          <w:sz w:val="24"/>
          <w:szCs w:val="24"/>
        </w:rPr>
        <w:t xml:space="preserve">hasil penelitian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Gultom", "given" : "Robinhot", "non-dropping-particle" : "", "parse-names" : false, "suffix" : "" }, { "dropping-particle" : "", "family" : "Agustina", "given" : "", "non-dropping-particle" : "", "parse-names" : false, "suffix" : "" }, { "dropping-particle" : "", "family" : "Wijaya", "given" : "Sri Widia", "non-dropping-particle" : "", "parse-names" : false, "suffix" : "" } ], "id" : "ITEM-1", "issue" : "April", "issued" : { "date-parts" : [ [ "2013" ] ] }, "page" : "51-60", "title" : "Analisis Faktor-Faktor Yang Mempengaruhi Nilai Perusahaan Pada Perusahaan Farmasi", "type" : "article-journal", "volume" : "3" }, "uris" : [ "http://www.mendeley.com/documents/?uuid=de9ffeaa-cd72-4557-b0d5-0b8798c96c7f" ] } ], "mendeley" : { "formattedCitation" : "(Gultom, Agustina, &amp; Wijaya, 2013)", "manualFormatting" : "Gultom, Agustina dan Wijaya (2013:58)", "plainTextFormattedCitation" : "(Gultom, Agustina, &amp; Wijaya, 2013)", "previouslyFormattedCitation" : "(Gultom, Agustina, &amp; Wijaya, 2013)"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516B17">
        <w:rPr>
          <w:rFonts w:ascii="Times New Roman" w:hAnsi="Times New Roman" w:cs="Times New Roman"/>
          <w:noProof/>
          <w:sz w:val="24"/>
          <w:szCs w:val="24"/>
        </w:rPr>
        <w:t>Gultom, Agustina dan Wijaya (</w:t>
      </w:r>
      <w:r w:rsidR="00516B17" w:rsidRPr="00516B17">
        <w:rPr>
          <w:rFonts w:ascii="Times New Roman" w:hAnsi="Times New Roman" w:cs="Times New Roman"/>
          <w:noProof/>
          <w:sz w:val="24"/>
          <w:szCs w:val="24"/>
        </w:rPr>
        <w:t>2013</w:t>
      </w:r>
      <w:r w:rsidR="00183E50">
        <w:rPr>
          <w:rFonts w:ascii="Times New Roman" w:hAnsi="Times New Roman" w:cs="Times New Roman"/>
          <w:noProof/>
          <w:sz w:val="24"/>
          <w:szCs w:val="24"/>
        </w:rPr>
        <w:t>:58</w:t>
      </w:r>
      <w:r w:rsidR="00516B17" w:rsidRPr="00516B17">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814722">
        <w:rPr>
          <w:rFonts w:ascii="Times New Roman" w:hAnsi="Times New Roman" w:cs="Times New Roman"/>
          <w:sz w:val="24"/>
          <w:szCs w:val="24"/>
        </w:rPr>
        <w:t xml:space="preserve"> </w:t>
      </w:r>
      <w:r w:rsidR="005703E0">
        <w:rPr>
          <w:rFonts w:ascii="Times New Roman" w:hAnsi="Times New Roman" w:cs="Times New Roman"/>
          <w:sz w:val="24"/>
          <w:szCs w:val="24"/>
        </w:rPr>
        <w:t xml:space="preserve">juga hasil penelitian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i", "given" : "Rachmalia Harmdika", "non-dropping-particle" : "", "parse-names" : false, "suffix" : "" }, { "dropping-particle" : "", "family" : "Zahroh", "given" : "", "non-dropping-particle" : "", "parse-names" : false, "suffix" : "" }, { "dropping-particle" : "", "family" : "Endang", "given" : "Maria Goretti Wi", "non-dropping-particle" : "", "parse-names" : false, "suffix" : "" } ], "id" : "ITEM-1", "issue" : "2", "issued" : { "date-parts" : [ [ "2016" ] ] }, "title" : "Pengaruh Kebijakan Dividen, Likuiditas, Profitabilitas dan Ukuran Perusahaan terhadap Nilai Perusahaan", "type" : "article-journal", "volume" : "38" }, "uris" : [ "http://www.mendeley.com/documents/?uuid=012323c4-e17e-4c48-8161-4fc2b6557a4f" ] } ], "mendeley" : { "formattedCitation" : "(Putri et al., 2016)", "manualFormatting" : "(Putri, Zahron dan Endang, 2016:42)", "plainTextFormattedCitation" : "(Putri et al., 2016)", "previouslyFormattedCitation" : "(Putri et al., 2016)"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D9046F">
        <w:rPr>
          <w:rFonts w:ascii="Times New Roman" w:hAnsi="Times New Roman" w:cs="Times New Roman"/>
          <w:noProof/>
          <w:sz w:val="24"/>
          <w:szCs w:val="24"/>
        </w:rPr>
        <w:t>Putri, Zahron</w:t>
      </w:r>
      <w:r w:rsidR="005703E0">
        <w:rPr>
          <w:rFonts w:ascii="Times New Roman" w:hAnsi="Times New Roman" w:cs="Times New Roman"/>
          <w:noProof/>
          <w:sz w:val="24"/>
          <w:szCs w:val="24"/>
        </w:rPr>
        <w:t xml:space="preserve"> dan</w:t>
      </w:r>
      <w:r w:rsidR="005703E0" w:rsidRPr="005703E0">
        <w:rPr>
          <w:rFonts w:ascii="Times New Roman" w:hAnsi="Times New Roman" w:cs="Times New Roman"/>
          <w:noProof/>
          <w:sz w:val="24"/>
          <w:szCs w:val="24"/>
        </w:rPr>
        <w:t xml:space="preserve"> </w:t>
      </w:r>
      <w:r w:rsidR="00D9046F">
        <w:rPr>
          <w:rFonts w:ascii="Times New Roman" w:hAnsi="Times New Roman" w:cs="Times New Roman"/>
          <w:noProof/>
          <w:sz w:val="24"/>
          <w:szCs w:val="24"/>
        </w:rPr>
        <w:t>Endang</w:t>
      </w:r>
      <w:r w:rsidR="005703E0" w:rsidRPr="005703E0">
        <w:rPr>
          <w:rFonts w:ascii="Times New Roman" w:hAnsi="Times New Roman" w:cs="Times New Roman"/>
          <w:noProof/>
          <w:sz w:val="24"/>
          <w:szCs w:val="24"/>
        </w:rPr>
        <w:t xml:space="preserve">, </w:t>
      </w:r>
      <w:r w:rsidR="00DC5617">
        <w:rPr>
          <w:rFonts w:ascii="Times New Roman" w:hAnsi="Times New Roman" w:cs="Times New Roman"/>
          <w:noProof/>
          <w:sz w:val="24"/>
          <w:szCs w:val="24"/>
        </w:rPr>
        <w:t>(</w:t>
      </w:r>
      <w:r w:rsidR="005703E0" w:rsidRPr="005703E0">
        <w:rPr>
          <w:rFonts w:ascii="Times New Roman" w:hAnsi="Times New Roman" w:cs="Times New Roman"/>
          <w:noProof/>
          <w:sz w:val="24"/>
          <w:szCs w:val="24"/>
        </w:rPr>
        <w:t>2016</w:t>
      </w:r>
      <w:r w:rsidR="00183E50">
        <w:rPr>
          <w:rFonts w:ascii="Times New Roman" w:hAnsi="Times New Roman" w:cs="Times New Roman"/>
          <w:noProof/>
          <w:sz w:val="24"/>
          <w:szCs w:val="24"/>
        </w:rPr>
        <w:t>:42</w:t>
      </w:r>
      <w:r w:rsidR="005703E0" w:rsidRPr="005703E0">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5703E0">
        <w:rPr>
          <w:rFonts w:ascii="Times New Roman" w:hAnsi="Times New Roman" w:cs="Times New Roman"/>
          <w:sz w:val="24"/>
          <w:szCs w:val="24"/>
        </w:rPr>
        <w:t xml:space="preserve"> </w:t>
      </w:r>
      <w:r w:rsidR="007971B6" w:rsidRPr="00D86510">
        <w:rPr>
          <w:rFonts w:ascii="Times New Roman" w:hAnsi="Times New Roman" w:cs="Times New Roman"/>
          <w:sz w:val="24"/>
          <w:szCs w:val="24"/>
        </w:rPr>
        <w:t xml:space="preserve">menunjukkan bahwa likuiditas berpengaruh negatif tidak signifikan terhadap nilai perusahaan. Sedangkan hasil penelitian </w:t>
      </w:r>
      <w:r w:rsidR="003E340A" w:rsidRPr="00D86510">
        <w:rPr>
          <w:rFonts w:ascii="Times New Roman" w:hAnsi="Times New Roman" w:cs="Times New Roman"/>
          <w:sz w:val="24"/>
          <w:szCs w:val="24"/>
        </w:rPr>
        <w:t xml:space="preserve">dari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utra", "given" : "Ngurah Dharma Adi", "non-dropping-particle" : "", "parse-names" : false, "suffix" : "" }, { "dropping-particle" : "", "family" : "Lestari", "given" : "Putu Vivi", "non-dropping-particle" : "", "parse-names" : false, "suffix" : "" } ], "id" : "ITEM-1", "issue" : "7", "issued" : { "date-parts" : [ [ "2016" ] ] }, "page" : "4044-4070", "title" : "Pengaruh Kebijakan Dividen, Likuiditas, Profitabilitas dan Ukuran Perusahaan terhadap Nilai Perusahaan", "type" : "article-journal", "volume" : "5" }, "uris" : [ "http://www.mendeley.com/documents/?uuid=c0f73859-591d-4152-9d2a-85d2cbe8bd7a" ] } ], "mendeley" : { "formattedCitation" : "(N. D. A. Putra &amp; Lestari, 2016)", "manualFormatting" : "Putra and Lestari (2016:4066)", "plainTextFormattedCitation" : "(N. D. A. Putra &amp; Lestari, 2016)", "previouslyFormattedCitation" : "(N. D. A. Putra &amp; Lestari, 2016)"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F5757C" w:rsidRPr="00D86510">
        <w:rPr>
          <w:rFonts w:ascii="Times New Roman" w:hAnsi="Times New Roman" w:cs="Times New Roman"/>
          <w:noProof/>
          <w:sz w:val="24"/>
          <w:szCs w:val="24"/>
        </w:rPr>
        <w:t>Putra and Lestari (2016</w:t>
      </w:r>
      <w:r w:rsidR="00183E50">
        <w:rPr>
          <w:rFonts w:ascii="Times New Roman" w:hAnsi="Times New Roman" w:cs="Times New Roman"/>
          <w:noProof/>
          <w:sz w:val="24"/>
          <w:szCs w:val="24"/>
        </w:rPr>
        <w:t>:4066</w:t>
      </w:r>
      <w:r w:rsidR="00F5757C"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3E340A" w:rsidRPr="00D86510">
        <w:rPr>
          <w:rFonts w:ascii="Times New Roman" w:hAnsi="Times New Roman" w:cs="Times New Roman"/>
          <w:sz w:val="24"/>
          <w:szCs w:val="24"/>
        </w:rPr>
        <w:t xml:space="preserve"> </w:t>
      </w:r>
      <w:r w:rsidR="007971B6" w:rsidRPr="00D86510">
        <w:rPr>
          <w:rFonts w:ascii="Times New Roman" w:hAnsi="Times New Roman" w:cs="Times New Roman"/>
          <w:sz w:val="24"/>
          <w:szCs w:val="24"/>
        </w:rPr>
        <w:t xml:space="preserve">menyatakan bahwa likuiditas </w:t>
      </w:r>
      <w:r w:rsidR="003E340A" w:rsidRPr="00D86510">
        <w:rPr>
          <w:rFonts w:ascii="Times New Roman" w:hAnsi="Times New Roman" w:cs="Times New Roman"/>
          <w:sz w:val="24"/>
          <w:szCs w:val="24"/>
        </w:rPr>
        <w:t xml:space="preserve">berpengaruh positif terhadap nilai perusahaan. </w:t>
      </w:r>
      <w:r w:rsidR="007971B6" w:rsidRPr="00D86510">
        <w:rPr>
          <w:rFonts w:ascii="Times New Roman" w:hAnsi="Times New Roman" w:cs="Times New Roman"/>
          <w:sz w:val="24"/>
          <w:szCs w:val="24"/>
        </w:rPr>
        <w:t>Berbeda lagi dengan hasil penelitian dari</w:t>
      </w:r>
      <w:r w:rsidR="00C574B0" w:rsidRPr="00D86510">
        <w:rPr>
          <w:rFonts w:ascii="Times New Roman" w:hAnsi="Times New Roman" w:cs="Times New Roman"/>
          <w:sz w:val="24"/>
          <w:szCs w:val="24"/>
        </w:rPr>
        <w:t xml:space="preserve">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Indasari", "given" : "Ade Pratiwi", "non-dropping-particle" : "", "parse-names" : false, "suffix" : "" }, { "dropping-particle" : "", "family" : "Yadnyana", "given" : "I Ketut", "non-dropping-particle" : "", "parse-names" : false, "suffix" : "" } ], "id" : "ITEM-1", "issued" : { "date-parts" : [ [ "2018" ] ] }, "page" : "714-746", "title" : "Pengaruh Profitabilitas, Growth Opportunity, Likuiditas, Dan Struktur Modal Pada Nilai Perusahaan", "type" : "article-journal", "volume" : "22" }, "uris" : [ "http://www.mendeley.com/documents/?uuid=054560ea-c17a-4e37-bfa8-8a205ae479f7" ] } ], "mendeley" : { "formattedCitation" : "(Indasari &amp; Yadnyana, 2018)", "manualFormatting" : "Indasari dan Yadnyana (2018:734)", "plainTextFormattedCitation" : "(Indasari &amp; Yadnyana, 2018)", "previouslyFormattedCitation" : "(Indasari &amp; Yadnyana, 2018)"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E0158A" w:rsidRPr="00D86510">
        <w:rPr>
          <w:rFonts w:ascii="Times New Roman" w:hAnsi="Times New Roman" w:cs="Times New Roman"/>
          <w:noProof/>
          <w:sz w:val="24"/>
          <w:szCs w:val="24"/>
        </w:rPr>
        <w:t xml:space="preserve">Indasari </w:t>
      </w:r>
      <w:r w:rsidR="00AC3F31" w:rsidRPr="00D86510">
        <w:rPr>
          <w:rFonts w:ascii="Times New Roman" w:hAnsi="Times New Roman" w:cs="Times New Roman"/>
          <w:noProof/>
          <w:sz w:val="24"/>
          <w:szCs w:val="24"/>
        </w:rPr>
        <w:t>dan</w:t>
      </w:r>
      <w:r w:rsidR="00E0158A" w:rsidRPr="00D86510">
        <w:rPr>
          <w:rFonts w:ascii="Times New Roman" w:hAnsi="Times New Roman" w:cs="Times New Roman"/>
          <w:noProof/>
          <w:sz w:val="24"/>
          <w:szCs w:val="24"/>
        </w:rPr>
        <w:t xml:space="preserve"> Yadnyana (2018</w:t>
      </w:r>
      <w:r w:rsidR="00183E50">
        <w:rPr>
          <w:rFonts w:ascii="Times New Roman" w:hAnsi="Times New Roman" w:cs="Times New Roman"/>
          <w:noProof/>
          <w:sz w:val="24"/>
          <w:szCs w:val="24"/>
        </w:rPr>
        <w:t>:734</w:t>
      </w:r>
      <w:r w:rsidR="00E0158A"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C574B0" w:rsidRPr="00D86510">
        <w:rPr>
          <w:rFonts w:ascii="Times New Roman" w:hAnsi="Times New Roman" w:cs="Times New Roman"/>
          <w:sz w:val="24"/>
          <w:szCs w:val="24"/>
        </w:rPr>
        <w:t xml:space="preserve">, </w:t>
      </w:r>
      <w:r w:rsidR="003E340A" w:rsidRPr="00D86510">
        <w:rPr>
          <w:rFonts w:ascii="Times New Roman" w:hAnsi="Times New Roman" w:cs="Times New Roman"/>
          <w:sz w:val="24"/>
          <w:szCs w:val="24"/>
        </w:rPr>
        <w:t>yang</w:t>
      </w:r>
      <w:r w:rsidR="00AC3F31" w:rsidRPr="00D86510">
        <w:rPr>
          <w:rFonts w:ascii="Times New Roman" w:hAnsi="Times New Roman" w:cs="Times New Roman"/>
          <w:sz w:val="24"/>
          <w:szCs w:val="24"/>
        </w:rPr>
        <w:t xml:space="preserve"> me</w:t>
      </w:r>
      <w:r w:rsidR="007971B6" w:rsidRPr="00D86510">
        <w:rPr>
          <w:rFonts w:ascii="Times New Roman" w:hAnsi="Times New Roman" w:cs="Times New Roman"/>
          <w:sz w:val="24"/>
          <w:szCs w:val="24"/>
        </w:rPr>
        <w:t>nunjukkan bahwa likuiditas</w:t>
      </w:r>
      <w:r w:rsidR="00AC3F31" w:rsidRPr="00D86510">
        <w:rPr>
          <w:rFonts w:ascii="Times New Roman" w:hAnsi="Times New Roman" w:cs="Times New Roman"/>
          <w:sz w:val="24"/>
          <w:szCs w:val="24"/>
        </w:rPr>
        <w:t xml:space="preserve"> berpengaruh positif </w:t>
      </w:r>
      <w:r w:rsidR="007971B6" w:rsidRPr="00D86510">
        <w:rPr>
          <w:rFonts w:ascii="Times New Roman" w:hAnsi="Times New Roman" w:cs="Times New Roman"/>
          <w:sz w:val="24"/>
          <w:szCs w:val="24"/>
        </w:rPr>
        <w:t xml:space="preserve">tidak signifikan </w:t>
      </w:r>
      <w:r w:rsidR="00AC3F31" w:rsidRPr="00D86510">
        <w:rPr>
          <w:rFonts w:ascii="Times New Roman" w:hAnsi="Times New Roman" w:cs="Times New Roman"/>
          <w:sz w:val="24"/>
          <w:szCs w:val="24"/>
        </w:rPr>
        <w:t>terhadap nilai perusahaan.</w:t>
      </w:r>
      <w:r w:rsidR="002926C0" w:rsidRPr="002926C0">
        <w:rPr>
          <w:rFonts w:ascii="Times New Roman" w:hAnsi="Times New Roman" w:cs="Times New Roman"/>
          <w:sz w:val="24"/>
          <w:szCs w:val="24"/>
        </w:rPr>
        <w:t xml:space="preserve"> </w:t>
      </w:r>
      <w:r w:rsidR="002926C0" w:rsidRPr="00D86510">
        <w:rPr>
          <w:rFonts w:ascii="Times New Roman" w:hAnsi="Times New Roman" w:cs="Times New Roman"/>
          <w:sz w:val="24"/>
          <w:szCs w:val="24"/>
        </w:rPr>
        <w:t xml:space="preserve">Dengan dasar alasan ini maka penulis </w:t>
      </w:r>
      <w:proofErr w:type="gramStart"/>
      <w:r w:rsidR="002926C0" w:rsidRPr="00D86510">
        <w:rPr>
          <w:rFonts w:ascii="Times New Roman" w:hAnsi="Times New Roman" w:cs="Times New Roman"/>
          <w:sz w:val="24"/>
          <w:szCs w:val="24"/>
        </w:rPr>
        <w:t>akan</w:t>
      </w:r>
      <w:proofErr w:type="gramEnd"/>
      <w:r w:rsidR="002926C0" w:rsidRPr="00D86510">
        <w:rPr>
          <w:rFonts w:ascii="Times New Roman" w:hAnsi="Times New Roman" w:cs="Times New Roman"/>
          <w:sz w:val="24"/>
          <w:szCs w:val="24"/>
        </w:rPr>
        <w:t xml:space="preserve"> menguji apakah </w:t>
      </w:r>
      <w:r w:rsidR="002926C0">
        <w:rPr>
          <w:rFonts w:ascii="Times New Roman" w:hAnsi="Times New Roman" w:cs="Times New Roman"/>
          <w:sz w:val="24"/>
          <w:szCs w:val="24"/>
        </w:rPr>
        <w:t>likuiditas</w:t>
      </w:r>
      <w:r w:rsidR="002926C0" w:rsidRPr="00D86510">
        <w:rPr>
          <w:rFonts w:ascii="Times New Roman" w:hAnsi="Times New Roman" w:cs="Times New Roman"/>
          <w:sz w:val="24"/>
          <w:szCs w:val="24"/>
        </w:rPr>
        <w:t xml:space="preserve"> berpengaruh terhadap nilai perusahaan</w:t>
      </w:r>
    </w:p>
    <w:p w:rsidR="003B654B" w:rsidRPr="00D86510" w:rsidRDefault="00BA5C00" w:rsidP="009B56BB">
      <w:pPr>
        <w:spacing w:after="0"/>
        <w:ind w:left="360" w:firstLine="720"/>
        <w:rPr>
          <w:rFonts w:ascii="Times New Roman" w:hAnsi="Times New Roman" w:cs="Times New Roman"/>
          <w:noProof/>
          <w:sz w:val="24"/>
          <w:szCs w:val="24"/>
        </w:rPr>
      </w:pPr>
      <w:r w:rsidRPr="00BA5C00">
        <w:rPr>
          <w:rFonts w:ascii="Times New Roman" w:hAnsi="Times New Roman" w:cs="Times New Roman"/>
          <w:sz w:val="24"/>
          <w:szCs w:val="24"/>
        </w:rPr>
        <w:t>Kualitas audit dapat diartikan sebagai bagus tidaknya suatu pemeriksaan yang telah dilakukan oleh auditor. Berdasarkan Standar Pr</w:t>
      </w:r>
      <w:r w:rsidR="003C0D4E">
        <w:rPr>
          <w:rFonts w:ascii="Times New Roman" w:hAnsi="Times New Roman" w:cs="Times New Roman"/>
          <w:sz w:val="24"/>
          <w:szCs w:val="24"/>
        </w:rPr>
        <w:t xml:space="preserve">ofesional Akuntan Publik (SPAP), </w:t>
      </w:r>
      <w:r w:rsidRPr="00BA5C00">
        <w:rPr>
          <w:rFonts w:ascii="Times New Roman" w:hAnsi="Times New Roman" w:cs="Times New Roman"/>
          <w:sz w:val="24"/>
          <w:szCs w:val="24"/>
        </w:rPr>
        <w:t>audit yang dilaksanaka</w:t>
      </w:r>
      <w:r w:rsidR="003C0D4E">
        <w:rPr>
          <w:rFonts w:ascii="Times New Roman" w:hAnsi="Times New Roman" w:cs="Times New Roman"/>
          <w:sz w:val="24"/>
          <w:szCs w:val="24"/>
        </w:rPr>
        <w:t>n auditor dikatakan berkualitas</w:t>
      </w:r>
      <w:r w:rsidRPr="00BA5C00">
        <w:rPr>
          <w:rFonts w:ascii="Times New Roman" w:hAnsi="Times New Roman" w:cs="Times New Roman"/>
          <w:sz w:val="24"/>
          <w:szCs w:val="24"/>
        </w:rPr>
        <w:t xml:space="preserve"> jika memenuhi ketentuan atau standar pen</w:t>
      </w:r>
      <w:r>
        <w:rPr>
          <w:rFonts w:ascii="Times New Roman" w:hAnsi="Times New Roman" w:cs="Times New Roman"/>
          <w:sz w:val="24"/>
          <w:szCs w:val="24"/>
        </w:rPr>
        <w:t xml:space="preserve">gauditan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Kurniawati", "given" : "Herni", "non-dropping-particle" : "", "parse-names" : false, "suffix" : "" } ], "id" : "ITEM-1", "issue" : "2", "issued" : { "date-parts" : [ [ "2013" ] ] }, "page" : "110-127", "title" : "Pengaruh Board Size, Leverage, dan Kualitas Audit Terhadap Nilai Perusahaan", "type" : "article-journal", "volume" : "12" }, "uris" : [ "http://www.mendeley.com/documents/?uuid=f9ee45ca-0365-4ff1-ba20-497ba8b63cc1" ] } ], "mendeley" : { "formattedCitation" : "(Kurniawati, 2013)", "manualFormatting" : "(Kurniawati, 2016:114)", "plainTextFormattedCitation" : "(Kurniawati, 2013)", "previouslyFormattedCitation" : "(Kurniawati, 2013)"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963D2F">
        <w:rPr>
          <w:rFonts w:ascii="Times New Roman" w:hAnsi="Times New Roman" w:cs="Times New Roman"/>
          <w:noProof/>
          <w:sz w:val="24"/>
          <w:szCs w:val="24"/>
        </w:rPr>
        <w:t>(Kurniawati, 2016</w:t>
      </w:r>
      <w:r>
        <w:rPr>
          <w:rFonts w:ascii="Times New Roman" w:hAnsi="Times New Roman" w:cs="Times New Roman"/>
          <w:noProof/>
          <w:sz w:val="24"/>
          <w:szCs w:val="24"/>
        </w:rPr>
        <w:t>:114</w:t>
      </w:r>
      <w:r w:rsidRPr="00BA5C00">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7355A9" w:rsidRPr="007355A9">
        <w:rPr>
          <w:rFonts w:ascii="Times New Roman" w:hAnsi="Times New Roman" w:cs="Times New Roman"/>
          <w:sz w:val="24"/>
          <w:szCs w:val="24"/>
        </w:rPr>
        <w:t xml:space="preserve">. </w:t>
      </w:r>
      <w:r w:rsidR="003B654B" w:rsidRPr="00D86510">
        <w:rPr>
          <w:rFonts w:ascii="Times New Roman" w:hAnsi="Times New Roman" w:cs="Times New Roman"/>
          <w:sz w:val="24"/>
          <w:szCs w:val="24"/>
        </w:rPr>
        <w:t>Dari hasil penelitian</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Lestari", "given" : "Nanik", "non-dropping-particle" : "", "parse-names" : false, "suffix" : "" }, { "dropping-particle" : "", "family" : "Sinaga", "given" : "Inggrid Wahyuni", "non-dropping-particle" : "", "parse-names" : false, "suffix" : "" } ], "container-title" : "Politeknik Negeri Batam", "id" : "ITEM-1", "issued" : { "date-parts" : [ [ "2015" ] ] }, "title" : "Pengaruh Manajemen Laba dan Kualitas Audit Terhadap Nilai Perusahaan", "type" : "article-journal" }, "uris" : [ "http://www.mendeley.com/documents/?uuid=b0d9af31-286d-4298-8b15-f2e46c4c94dd" ] } ], "mendeley" : { "formattedCitation" : "(Lestari &amp; Sinaga, 2015)", "manualFormatting" : " Lestari dan Sinaga, (2015:6)", "plainTextFormattedCitation" : "(Lestari &amp; Sinaga, 2015)", "previouslyFormattedCitation" : "(Lestari &amp; Sinaga, 2015)"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CA1700">
        <w:rPr>
          <w:rFonts w:ascii="Times New Roman" w:hAnsi="Times New Roman" w:cs="Times New Roman"/>
          <w:noProof/>
          <w:sz w:val="24"/>
          <w:szCs w:val="24"/>
        </w:rPr>
        <w:t xml:space="preserve"> </w:t>
      </w:r>
      <w:r w:rsidR="00DB279C">
        <w:rPr>
          <w:rFonts w:ascii="Times New Roman" w:hAnsi="Times New Roman" w:cs="Times New Roman"/>
          <w:noProof/>
          <w:sz w:val="24"/>
          <w:szCs w:val="24"/>
        </w:rPr>
        <w:t>Lestari dan</w:t>
      </w:r>
      <w:r w:rsidR="00CA1700" w:rsidRPr="00CA1700">
        <w:rPr>
          <w:rFonts w:ascii="Times New Roman" w:hAnsi="Times New Roman" w:cs="Times New Roman"/>
          <w:noProof/>
          <w:sz w:val="24"/>
          <w:szCs w:val="24"/>
        </w:rPr>
        <w:t xml:space="preserve"> Sinaga, </w:t>
      </w:r>
      <w:r w:rsidR="00CA1700">
        <w:rPr>
          <w:rFonts w:ascii="Times New Roman" w:hAnsi="Times New Roman" w:cs="Times New Roman"/>
          <w:noProof/>
          <w:sz w:val="24"/>
          <w:szCs w:val="24"/>
        </w:rPr>
        <w:t>(</w:t>
      </w:r>
      <w:r w:rsidR="00CA1700" w:rsidRPr="00CA1700">
        <w:rPr>
          <w:rFonts w:ascii="Times New Roman" w:hAnsi="Times New Roman" w:cs="Times New Roman"/>
          <w:noProof/>
          <w:sz w:val="24"/>
          <w:szCs w:val="24"/>
        </w:rPr>
        <w:t>2015</w:t>
      </w:r>
      <w:r w:rsidR="00183E50">
        <w:rPr>
          <w:rFonts w:ascii="Times New Roman" w:hAnsi="Times New Roman" w:cs="Times New Roman"/>
          <w:noProof/>
          <w:sz w:val="24"/>
          <w:szCs w:val="24"/>
        </w:rPr>
        <w:t>:6</w:t>
      </w:r>
      <w:r w:rsidR="00CA1700" w:rsidRPr="00CA1700">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3B654B" w:rsidRPr="00D86510">
        <w:rPr>
          <w:rFonts w:ascii="Times New Roman" w:hAnsi="Times New Roman" w:cs="Times New Roman"/>
          <w:sz w:val="24"/>
          <w:szCs w:val="24"/>
        </w:rPr>
        <w:t xml:space="preserve">, ditemukan bahwa kualitas audit berpengaruh positif terhadap nilai perusahaan. </w:t>
      </w:r>
      <w:r w:rsidR="00AF5780" w:rsidRPr="00D86510">
        <w:rPr>
          <w:rFonts w:ascii="Times New Roman" w:hAnsi="Times New Roman" w:cs="Times New Roman"/>
          <w:sz w:val="24"/>
          <w:szCs w:val="24"/>
        </w:rPr>
        <w:t>H</w:t>
      </w:r>
      <w:r w:rsidR="00912D2C" w:rsidRPr="00D86510">
        <w:rPr>
          <w:rFonts w:ascii="Times New Roman" w:hAnsi="Times New Roman" w:cs="Times New Roman"/>
          <w:sz w:val="24"/>
          <w:szCs w:val="24"/>
        </w:rPr>
        <w:t xml:space="preserve">asil penelitian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Kurniawati", "given" : "Herni", "non-dropping-particle" : "", "parse-names" : false, "suffix" : "" } ], "id" : "ITEM-1", "issue" : "2", "issued" : { "date-parts" : [ [ "2013" ] ] }, "page" : "110-127", "title" : "Pengaruh Board Size, Leverage, dan Kualitas Audit Terhadap Nilai Perusahaan", "type" : "article-journal", "volume" : "12" }, "uris" : [ "http://www.mendeley.com/documents/?uuid=f9ee45ca-0365-4ff1-ba20-497ba8b63cc1" ] } ], "mendeley" : { "formattedCitation" : "(Kurniawati, 2013)", "manualFormatting" : "Kurniawati (2016:123)", "plainTextFormattedCitation" : "(Kurniawati, 2013)", "previouslyFormattedCitation" : "(Kurniawati, 2013)"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542DC0" w:rsidRPr="00D86510">
        <w:rPr>
          <w:rFonts w:ascii="Times New Roman" w:hAnsi="Times New Roman" w:cs="Times New Roman"/>
          <w:noProof/>
          <w:sz w:val="24"/>
          <w:szCs w:val="24"/>
        </w:rPr>
        <w:t>Kurniawati (</w:t>
      </w:r>
      <w:r w:rsidR="00963D2F">
        <w:rPr>
          <w:rFonts w:ascii="Times New Roman" w:hAnsi="Times New Roman" w:cs="Times New Roman"/>
          <w:noProof/>
          <w:sz w:val="24"/>
          <w:szCs w:val="24"/>
        </w:rPr>
        <w:t>2016</w:t>
      </w:r>
      <w:r w:rsidR="0030227B">
        <w:rPr>
          <w:rFonts w:ascii="Times New Roman" w:hAnsi="Times New Roman" w:cs="Times New Roman"/>
          <w:noProof/>
          <w:sz w:val="24"/>
          <w:szCs w:val="24"/>
        </w:rPr>
        <w:t>:123</w:t>
      </w:r>
      <w:r w:rsidR="00912D2C"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912D2C" w:rsidRPr="00D86510">
        <w:rPr>
          <w:rFonts w:ascii="Times New Roman" w:hAnsi="Times New Roman" w:cs="Times New Roman"/>
          <w:sz w:val="24"/>
          <w:szCs w:val="24"/>
        </w:rPr>
        <w:t xml:space="preserve"> </w:t>
      </w:r>
      <w:r w:rsidR="00542DC0" w:rsidRPr="00D86510">
        <w:rPr>
          <w:rFonts w:ascii="Times New Roman" w:hAnsi="Times New Roman" w:cs="Times New Roman"/>
          <w:sz w:val="24"/>
          <w:szCs w:val="24"/>
        </w:rPr>
        <w:t xml:space="preserve">dan </w:t>
      </w:r>
      <w:r w:rsidR="009F7F85" w:rsidRPr="00D86510">
        <w:rPr>
          <w:rFonts w:ascii="Times New Roman" w:hAnsi="Times New Roman" w:cs="Times New Roman"/>
          <w:sz w:val="24"/>
          <w:szCs w:val="24"/>
        </w:rPr>
        <w:fldChar w:fldCharType="begin" w:fldLock="1"/>
      </w:r>
      <w:r w:rsidR="002B2855">
        <w:rPr>
          <w:rFonts w:ascii="Times New Roman" w:hAnsi="Times New Roman" w:cs="Times New Roman"/>
          <w:sz w:val="24"/>
          <w:szCs w:val="24"/>
        </w:rPr>
        <w:instrText>ADDIN CSL_CITATION { "citationItems" : [ { "id" : "ITEM-1", "itemData" : { "author" : [ { "dropping-particle" : "", "family" : "Juliardi", "given" : "Dodik", "non-dropping-particle" : "", "parse-names" : false, "suffix" : "" } ], "container-title" : "Akuntansi Aktual, Vol. 2, No 2, Juni 2013, Hal. 113\u2013122", "id" : "ITEM-1", "issued" : { "date-parts" : [ [ "2013" ] ] }, "title" : "Pengaruh Leverage, Konsentrasi Kepemilikan dan Kualitas Audit Terhadap Nilai Perusahaan Serta Laba Persistensi (Studi Perbandingan antara Perusahaan-perusahaan Manufaktur yang Diaudit KAP 4 Besar danKAP Non 4 Besar)", "type" : "article-journal" }, "uris" : [ "http://www.mendeley.com/documents/?uuid=a8946cb8-f1d3-4b1b-a5c5-2c3f260902b7" ] } ], "mendeley" : { "formattedCitation" : "(Juliardi, 2013)", "manualFormatting" : "Juliardi (2013:119)", "plainTextFormattedCitation" : "(Juliardi, 2013)", "previouslyFormattedCitation" : "(Juliardi, 2013)"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AF5780" w:rsidRPr="00D86510">
        <w:rPr>
          <w:rFonts w:ascii="Times New Roman" w:hAnsi="Times New Roman" w:cs="Times New Roman"/>
          <w:noProof/>
          <w:sz w:val="24"/>
          <w:szCs w:val="24"/>
        </w:rPr>
        <w:t>Juliardi</w:t>
      </w:r>
      <w:r w:rsidR="000C10D3" w:rsidRPr="00D86510">
        <w:rPr>
          <w:rFonts w:ascii="Times New Roman" w:hAnsi="Times New Roman" w:cs="Times New Roman"/>
          <w:noProof/>
          <w:sz w:val="24"/>
          <w:szCs w:val="24"/>
        </w:rPr>
        <w:t xml:space="preserve"> </w:t>
      </w:r>
      <w:r w:rsidR="00AF5780" w:rsidRPr="00D86510">
        <w:rPr>
          <w:rFonts w:ascii="Times New Roman" w:hAnsi="Times New Roman" w:cs="Times New Roman"/>
          <w:noProof/>
          <w:sz w:val="24"/>
          <w:szCs w:val="24"/>
        </w:rPr>
        <w:t>(</w:t>
      </w:r>
      <w:r w:rsidR="000C10D3" w:rsidRPr="00D86510">
        <w:rPr>
          <w:rFonts w:ascii="Times New Roman" w:hAnsi="Times New Roman" w:cs="Times New Roman"/>
          <w:noProof/>
          <w:sz w:val="24"/>
          <w:szCs w:val="24"/>
        </w:rPr>
        <w:t>2013</w:t>
      </w:r>
      <w:r w:rsidR="001F6D8D">
        <w:rPr>
          <w:rFonts w:ascii="Times New Roman" w:hAnsi="Times New Roman" w:cs="Times New Roman"/>
          <w:noProof/>
          <w:sz w:val="24"/>
          <w:szCs w:val="24"/>
        </w:rPr>
        <w:t>:119</w:t>
      </w:r>
      <w:r w:rsidR="000C10D3"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6159CC" w:rsidRPr="00D86510">
        <w:rPr>
          <w:rFonts w:ascii="Times New Roman" w:hAnsi="Times New Roman" w:cs="Times New Roman"/>
          <w:sz w:val="24"/>
          <w:szCs w:val="24"/>
        </w:rPr>
        <w:t xml:space="preserve"> </w:t>
      </w:r>
      <w:r w:rsidR="00AF5780" w:rsidRPr="00D86510">
        <w:rPr>
          <w:rFonts w:ascii="Times New Roman" w:hAnsi="Times New Roman" w:cs="Times New Roman"/>
          <w:sz w:val="24"/>
          <w:szCs w:val="24"/>
        </w:rPr>
        <w:t>menujukkan kualitas audit</w:t>
      </w:r>
      <w:r w:rsidR="00912D2C" w:rsidRPr="00D86510">
        <w:rPr>
          <w:rFonts w:ascii="Times New Roman" w:hAnsi="Times New Roman" w:cs="Times New Roman"/>
          <w:sz w:val="24"/>
          <w:szCs w:val="24"/>
        </w:rPr>
        <w:t xml:space="preserve"> berpengaruh</w:t>
      </w:r>
      <w:r w:rsidR="003667A7" w:rsidRPr="00D86510">
        <w:rPr>
          <w:rFonts w:ascii="Times New Roman" w:hAnsi="Times New Roman" w:cs="Times New Roman"/>
          <w:sz w:val="24"/>
          <w:szCs w:val="24"/>
        </w:rPr>
        <w:t xml:space="preserve"> negatif </w:t>
      </w:r>
      <w:r w:rsidR="00AF5780" w:rsidRPr="00D86510">
        <w:rPr>
          <w:rFonts w:ascii="Times New Roman" w:hAnsi="Times New Roman" w:cs="Times New Roman"/>
          <w:sz w:val="24"/>
          <w:szCs w:val="24"/>
        </w:rPr>
        <w:t xml:space="preserve">tidak </w:t>
      </w:r>
      <w:r w:rsidR="00912D2C" w:rsidRPr="00D86510">
        <w:rPr>
          <w:rFonts w:ascii="Times New Roman" w:hAnsi="Times New Roman" w:cs="Times New Roman"/>
          <w:sz w:val="24"/>
          <w:szCs w:val="24"/>
        </w:rPr>
        <w:t>signifi</w:t>
      </w:r>
      <w:r w:rsidR="00963D2F">
        <w:rPr>
          <w:rFonts w:ascii="Times New Roman" w:hAnsi="Times New Roman" w:cs="Times New Roman"/>
          <w:sz w:val="24"/>
          <w:szCs w:val="24"/>
        </w:rPr>
        <w:t>f</w:t>
      </w:r>
      <w:r w:rsidR="00912D2C" w:rsidRPr="00D86510">
        <w:rPr>
          <w:rFonts w:ascii="Times New Roman" w:hAnsi="Times New Roman" w:cs="Times New Roman"/>
          <w:sz w:val="24"/>
          <w:szCs w:val="24"/>
        </w:rPr>
        <w:t>kan terhadap nilai perusahaan yang diaudit KAP Big 4 maupun KAP non Big 4.</w:t>
      </w:r>
      <w:r w:rsidR="00AF5780" w:rsidRPr="00D86510">
        <w:rPr>
          <w:rFonts w:ascii="Times New Roman" w:hAnsi="Times New Roman" w:cs="Times New Roman"/>
          <w:sz w:val="24"/>
          <w:szCs w:val="24"/>
        </w:rPr>
        <w:t xml:space="preserve"> </w:t>
      </w:r>
      <w:r w:rsidR="00864466" w:rsidRPr="00D86510">
        <w:rPr>
          <w:rFonts w:ascii="Times New Roman" w:hAnsi="Times New Roman" w:cs="Times New Roman"/>
          <w:sz w:val="24"/>
          <w:szCs w:val="24"/>
        </w:rPr>
        <w:t xml:space="preserve">Namun berdasarkan hasil penelitian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Aldino", "given" : "Raja", "non-dropping-particle" : "", "parse-names" : false, "suffix" : "" } ], "container-title" : "Jom Fekon", "id" : "ITEM-1", "issue" : "1", "issued" : { "date-parts" : [ [ "2015" ] ] }, "page" : "1-15", "title" : "Pengaruh Corporate Governance Terhadap Nilai Perusahaan Pada Perusahaan Manufaktur Yang Terdaftar Di Bursa Efek Indonesia (BEI) 2010-2012", "type" : "article-journal", "volume" : "2" }, "uris" : [ "http://www.mendeley.com/documents/?uuid=f8e132b9-0c28-46b7-b9ed-da59a09000b6" ] } ], "mendeley" : { "formattedCitation" : "(Aldino, 2015)", "manualFormatting" : "Aldino (2015:13)", "plainTextFormattedCitation" : "(Aldino, 2015)", "previouslyFormattedCitation" : "(Aldino, 2015)"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864466" w:rsidRPr="00D86510">
        <w:rPr>
          <w:rFonts w:ascii="Times New Roman" w:hAnsi="Times New Roman" w:cs="Times New Roman"/>
          <w:noProof/>
          <w:sz w:val="24"/>
          <w:szCs w:val="24"/>
        </w:rPr>
        <w:t>Aldino (2015</w:t>
      </w:r>
      <w:r w:rsidR="0030227B">
        <w:rPr>
          <w:rFonts w:ascii="Times New Roman" w:hAnsi="Times New Roman" w:cs="Times New Roman"/>
          <w:noProof/>
          <w:sz w:val="24"/>
          <w:szCs w:val="24"/>
        </w:rPr>
        <w:t>:13</w:t>
      </w:r>
      <w:r w:rsidR="00864466"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864466" w:rsidRPr="00D86510">
        <w:rPr>
          <w:rFonts w:ascii="Times New Roman" w:hAnsi="Times New Roman" w:cs="Times New Roman"/>
          <w:sz w:val="24"/>
          <w:szCs w:val="24"/>
        </w:rPr>
        <w:t xml:space="preserve"> menunjukkan bahwa kualitas audit berpengaruh negatif signifikan terhadap nilai perusahaan. </w:t>
      </w:r>
      <w:r w:rsidR="00AF5780" w:rsidRPr="00D86510">
        <w:rPr>
          <w:rFonts w:ascii="Times New Roman" w:hAnsi="Times New Roman" w:cs="Times New Roman"/>
          <w:sz w:val="24"/>
          <w:szCs w:val="24"/>
        </w:rPr>
        <w:t xml:space="preserve">Dengan dasar alasan ini maka penulis </w:t>
      </w:r>
      <w:proofErr w:type="gramStart"/>
      <w:r w:rsidR="00AF5780" w:rsidRPr="00D86510">
        <w:rPr>
          <w:rFonts w:ascii="Times New Roman" w:hAnsi="Times New Roman" w:cs="Times New Roman"/>
          <w:sz w:val="24"/>
          <w:szCs w:val="24"/>
        </w:rPr>
        <w:t>akan</w:t>
      </w:r>
      <w:proofErr w:type="gramEnd"/>
      <w:r w:rsidR="00AF5780" w:rsidRPr="00D86510">
        <w:rPr>
          <w:rFonts w:ascii="Times New Roman" w:hAnsi="Times New Roman" w:cs="Times New Roman"/>
          <w:sz w:val="24"/>
          <w:szCs w:val="24"/>
        </w:rPr>
        <w:t xml:space="preserve"> menguji apakah kualitas audit berpengaruh terhadap nilai perusahaan</w:t>
      </w:r>
      <w:r w:rsidR="00AC6BE4">
        <w:rPr>
          <w:rFonts w:ascii="Times New Roman" w:hAnsi="Times New Roman" w:cs="Times New Roman"/>
          <w:sz w:val="24"/>
          <w:szCs w:val="24"/>
        </w:rPr>
        <w:t>.</w:t>
      </w:r>
    </w:p>
    <w:p w:rsidR="007971B6" w:rsidRPr="00D86510" w:rsidRDefault="00DE6849" w:rsidP="009B56BB">
      <w:pPr>
        <w:spacing w:after="0"/>
        <w:ind w:left="360" w:firstLine="720"/>
        <w:rPr>
          <w:rFonts w:ascii="Times New Roman" w:hAnsi="Times New Roman" w:cs="Times New Roman"/>
          <w:sz w:val="24"/>
          <w:szCs w:val="24"/>
        </w:rPr>
      </w:pPr>
      <w:r w:rsidRPr="00544C1C">
        <w:rPr>
          <w:rFonts w:ascii="Times New Roman" w:hAnsi="Times New Roman"/>
          <w:sz w:val="24"/>
          <w:szCs w:val="24"/>
        </w:rPr>
        <w:lastRenderedPageBreak/>
        <w:t>Tugas komite audit adalah membantu dewan komisaris untuk memenuhi tanggungjawabnya dalam memberikan pengawasan secara menyeluruh. Komite audit harus bebas dari pengaruh dire</w:t>
      </w:r>
      <w:r>
        <w:rPr>
          <w:rFonts w:ascii="Times New Roman" w:hAnsi="Times New Roman"/>
          <w:sz w:val="24"/>
          <w:szCs w:val="24"/>
        </w:rPr>
        <w:t>ksi, eksternal auditor dan</w:t>
      </w:r>
      <w:r w:rsidRPr="00544C1C">
        <w:rPr>
          <w:rFonts w:ascii="Times New Roman" w:hAnsi="Times New Roman"/>
          <w:sz w:val="24"/>
          <w:szCs w:val="24"/>
        </w:rPr>
        <w:t xml:space="preserve"> komite audit hanya bertanggungjawab </w:t>
      </w:r>
      <w:r>
        <w:rPr>
          <w:rFonts w:ascii="Times New Roman" w:hAnsi="Times New Roman"/>
          <w:sz w:val="24"/>
          <w:szCs w:val="24"/>
        </w:rPr>
        <w:t xml:space="preserve">kepada dewan komisari </w:t>
      </w:r>
      <w:r w:rsidR="009F7F85">
        <w:rPr>
          <w:rFonts w:ascii="Times New Roman" w:hAnsi="Times New Roman"/>
          <w:sz w:val="24"/>
          <w:szCs w:val="24"/>
        </w:rPr>
        <w:fldChar w:fldCharType="begin" w:fldLock="1"/>
      </w:r>
      <w:r w:rsidR="0055580B">
        <w:rPr>
          <w:rFonts w:ascii="Times New Roman" w:hAnsi="Times New Roman"/>
          <w:sz w:val="24"/>
          <w:szCs w:val="24"/>
        </w:rPr>
        <w:instrText>ADDIN CSL_CITATION { "citationItems" : [ { "id" : "ITEM-1", "itemData" : { "author" : [ { "dropping-particle" : "", "family" : "Pinayungan", "given" : "Kurnia", "non-dropping-particle" : "", "parse-names" : false, "suffix" : "" } ], "id" : "ITEM-1", "issued" : { "date-parts" : [ [ "2015" ] ] }, "title" : "Corporate Governance, Manajemen Laba, Leverage dan Nilai Perusahaan; Studi Empiris Pada Perusahaan Manufaktur yang Terdaftar Di Bei Tahun 2010 - 2013", "type" : "article" }, "uris" : [ "http://www.mendeley.com/documents/?uuid=6a9430ad-e5b4-4de7-b2e6-d4eb6c53ec63" ] } ], "mendeley" : { "formattedCitation" : "(Pinayungan, 2015)", "manualFormatting" : "(Pinayungan, 2015:4)", "plainTextFormattedCitation" : "(Pinayungan, 2015)", "previouslyFormattedCitation" : "(Pinayungan, 2015)" }, "properties" : { "noteIndex" : 0 }, "schema" : "https://github.com/citation-style-language/schema/raw/master/csl-citation.json" }</w:instrText>
      </w:r>
      <w:r w:rsidR="009F7F85">
        <w:rPr>
          <w:rFonts w:ascii="Times New Roman" w:hAnsi="Times New Roman"/>
          <w:sz w:val="24"/>
          <w:szCs w:val="24"/>
        </w:rPr>
        <w:fldChar w:fldCharType="separate"/>
      </w:r>
      <w:r w:rsidRPr="00DE6849">
        <w:rPr>
          <w:rFonts w:ascii="Times New Roman" w:hAnsi="Times New Roman"/>
          <w:noProof/>
          <w:sz w:val="24"/>
          <w:szCs w:val="24"/>
        </w:rPr>
        <w:t>(Pinayungan, 2015</w:t>
      </w:r>
      <w:r>
        <w:rPr>
          <w:rFonts w:ascii="Times New Roman" w:hAnsi="Times New Roman"/>
          <w:noProof/>
          <w:sz w:val="24"/>
          <w:szCs w:val="24"/>
        </w:rPr>
        <w:t>:4</w:t>
      </w:r>
      <w:r w:rsidRPr="00DE6849">
        <w:rPr>
          <w:rFonts w:ascii="Times New Roman" w:hAnsi="Times New Roman"/>
          <w:noProof/>
          <w:sz w:val="24"/>
          <w:szCs w:val="24"/>
        </w:rPr>
        <w:t>)</w:t>
      </w:r>
      <w:r w:rsidR="009F7F85">
        <w:rPr>
          <w:rFonts w:ascii="Times New Roman" w:hAnsi="Times New Roman"/>
          <w:sz w:val="24"/>
          <w:szCs w:val="24"/>
        </w:rPr>
        <w:fldChar w:fldCharType="end"/>
      </w:r>
      <w:r>
        <w:rPr>
          <w:rFonts w:ascii="Times New Roman" w:hAnsi="Times New Roman"/>
          <w:sz w:val="24"/>
          <w:szCs w:val="24"/>
        </w:rPr>
        <w:t xml:space="preserve">. </w:t>
      </w:r>
      <w:r w:rsidR="00613AE7" w:rsidRPr="00D86510">
        <w:rPr>
          <w:rFonts w:ascii="Times New Roman" w:hAnsi="Times New Roman" w:cs="Times New Roman"/>
          <w:sz w:val="24"/>
          <w:szCs w:val="24"/>
        </w:rPr>
        <w:t xml:space="preserve">Dengan berjalannya </w:t>
      </w:r>
      <w:r w:rsidR="004A6550" w:rsidRPr="00D86510">
        <w:rPr>
          <w:rFonts w:ascii="Times New Roman" w:hAnsi="Times New Roman" w:cs="Times New Roman"/>
          <w:sz w:val="24"/>
          <w:szCs w:val="24"/>
        </w:rPr>
        <w:t>fungsi komite audit secara efek</w:t>
      </w:r>
      <w:r w:rsidR="007971B6" w:rsidRPr="00D86510">
        <w:rPr>
          <w:rFonts w:ascii="Times New Roman" w:hAnsi="Times New Roman" w:cs="Times New Roman"/>
          <w:sz w:val="24"/>
          <w:szCs w:val="24"/>
        </w:rPr>
        <w:t>tif, maka kontro</w:t>
      </w:r>
      <w:r w:rsidR="004A6550" w:rsidRPr="00D86510">
        <w:rPr>
          <w:rFonts w:ascii="Times New Roman" w:hAnsi="Times New Roman" w:cs="Times New Roman"/>
          <w:sz w:val="24"/>
          <w:szCs w:val="24"/>
        </w:rPr>
        <w:t xml:space="preserve">l terhadap perusahaan </w:t>
      </w:r>
      <w:proofErr w:type="gramStart"/>
      <w:r w:rsidR="004A6550" w:rsidRPr="00D86510">
        <w:rPr>
          <w:rFonts w:ascii="Times New Roman" w:hAnsi="Times New Roman" w:cs="Times New Roman"/>
          <w:sz w:val="24"/>
          <w:szCs w:val="24"/>
        </w:rPr>
        <w:t>akan</w:t>
      </w:r>
      <w:proofErr w:type="gramEnd"/>
      <w:r w:rsidR="004A6550" w:rsidRPr="00D86510">
        <w:rPr>
          <w:rFonts w:ascii="Times New Roman" w:hAnsi="Times New Roman" w:cs="Times New Roman"/>
          <w:sz w:val="24"/>
          <w:szCs w:val="24"/>
        </w:rPr>
        <w:t xml:space="preserve"> lebih baik. </w:t>
      </w:r>
      <w:r w:rsidR="007971B6" w:rsidRPr="00D86510">
        <w:rPr>
          <w:rFonts w:ascii="Times New Roman" w:hAnsi="Times New Roman" w:cs="Times New Roman"/>
          <w:sz w:val="24"/>
          <w:szCs w:val="24"/>
        </w:rPr>
        <w:t xml:space="preserve">Berdasarkan penelitian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inayungan", "given" : "Kurnia", "non-dropping-particle" : "", "parse-names" : false, "suffix" : "" } ], "id" : "ITEM-1", "issued" : { "date-parts" : [ [ "2015" ] ] }, "title" : "Corporate Governance, Manajemen Laba, Leverage dan Nilai Perusahaan; Studi Empiris Pada Perusahaan Manufaktur yang Terdaftar Di Bei Tahun 2010 - 2013", "type" : "article" }, "uris" : [ "http://www.mendeley.com/documents/?uuid=6a9430ad-e5b4-4de7-b2e6-d4eb6c53ec63" ] } ], "mendeley" : { "formattedCitation" : "(Pinayungan, 2015)", "manualFormatting" : "Pinayungan (2015:24)", "plainTextFormattedCitation" : "(Pinayungan, 2015)", "previouslyFormattedCitation" : "(Pinayungan, 2015)"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7971B6" w:rsidRPr="00D86510">
        <w:rPr>
          <w:rFonts w:ascii="Times New Roman" w:hAnsi="Times New Roman" w:cs="Times New Roman"/>
          <w:noProof/>
          <w:sz w:val="24"/>
          <w:szCs w:val="24"/>
        </w:rPr>
        <w:t>Pinayungan (2015</w:t>
      </w:r>
      <w:r w:rsidR="0030227B">
        <w:rPr>
          <w:rFonts w:ascii="Times New Roman" w:hAnsi="Times New Roman" w:cs="Times New Roman"/>
          <w:noProof/>
          <w:sz w:val="24"/>
          <w:szCs w:val="24"/>
        </w:rPr>
        <w:t>:24</w:t>
      </w:r>
      <w:r w:rsidR="007971B6"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7971B6" w:rsidRPr="00D86510">
        <w:rPr>
          <w:rFonts w:ascii="Times New Roman" w:hAnsi="Times New Roman" w:cs="Times New Roman"/>
          <w:sz w:val="24"/>
          <w:szCs w:val="24"/>
        </w:rPr>
        <w:t xml:space="preserve"> membuktikan bahwa </w:t>
      </w:r>
      <w:r w:rsidR="007971B6" w:rsidRPr="00D86510">
        <w:rPr>
          <w:rFonts w:ascii="Times New Roman" w:hAnsi="Times New Roman"/>
          <w:sz w:val="24"/>
          <w:szCs w:val="24"/>
        </w:rPr>
        <w:t xml:space="preserve">komite audit </w:t>
      </w:r>
      <w:r w:rsidR="007971B6" w:rsidRPr="00D86510">
        <w:rPr>
          <w:rFonts w:ascii="Times New Roman" w:hAnsi="Times New Roman"/>
          <w:sz w:val="24"/>
          <w:szCs w:val="24"/>
          <w:lang w:val="id-ID"/>
        </w:rPr>
        <w:t xml:space="preserve">berpengaruh </w:t>
      </w:r>
      <w:r w:rsidR="007971B6" w:rsidRPr="00D86510">
        <w:rPr>
          <w:rFonts w:ascii="Times New Roman" w:hAnsi="Times New Roman"/>
          <w:sz w:val="24"/>
          <w:szCs w:val="24"/>
        </w:rPr>
        <w:t>nega</w:t>
      </w:r>
      <w:r w:rsidR="007971B6" w:rsidRPr="00D86510">
        <w:rPr>
          <w:rFonts w:ascii="Times New Roman" w:hAnsi="Times New Roman"/>
          <w:sz w:val="24"/>
          <w:szCs w:val="24"/>
          <w:lang w:val="id-ID"/>
        </w:rPr>
        <w:t xml:space="preserve">tif </w:t>
      </w:r>
      <w:r w:rsidR="007971B6" w:rsidRPr="00D86510">
        <w:rPr>
          <w:rFonts w:ascii="Times New Roman" w:hAnsi="Times New Roman"/>
          <w:sz w:val="24"/>
          <w:szCs w:val="24"/>
        </w:rPr>
        <w:t xml:space="preserve">tidak </w:t>
      </w:r>
      <w:r w:rsidR="007971B6" w:rsidRPr="00D86510">
        <w:rPr>
          <w:rFonts w:ascii="Times New Roman" w:hAnsi="Times New Roman"/>
          <w:sz w:val="24"/>
          <w:szCs w:val="24"/>
          <w:lang w:val="id-ID"/>
        </w:rPr>
        <w:t xml:space="preserve">signifikan terhadap </w:t>
      </w:r>
      <w:r w:rsidR="007971B6" w:rsidRPr="00D86510">
        <w:rPr>
          <w:rFonts w:ascii="Times New Roman" w:hAnsi="Times New Roman"/>
          <w:sz w:val="24"/>
          <w:szCs w:val="24"/>
        </w:rPr>
        <w:t>nilai perusahaan</w:t>
      </w:r>
      <w:r w:rsidR="007971B6" w:rsidRPr="00D86510">
        <w:rPr>
          <w:rFonts w:ascii="Times New Roman" w:hAnsi="Times New Roman" w:cs="Times New Roman"/>
          <w:sz w:val="24"/>
          <w:szCs w:val="24"/>
        </w:rPr>
        <w:t xml:space="preserve">, lemahnya pengawasan yang dilakukan oleh komite audit tidak mampu meningkatkan nilai perusahaan pada perusahaan manufaktur. Sedangkan </w:t>
      </w:r>
      <w:r w:rsidR="00C86936">
        <w:rPr>
          <w:rFonts w:ascii="Times New Roman" w:hAnsi="Times New Roman" w:cs="Times New Roman"/>
          <w:sz w:val="24"/>
          <w:szCs w:val="24"/>
        </w:rPr>
        <w:t xml:space="preserve">menurut </w:t>
      </w:r>
      <w:r w:rsidR="009F7F85">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Perdana", "given" : "Ramadhan Sukma", "non-dropping-particle" : "", "parse-names" : false, "suffix" : "" }, { "dropping-particle" : "", "family" : "Raharja", "given" : "", "non-dropping-particle" : "", "parse-names" : false, "suffix" : "" } ], "container-title" : "Universitas Diponegoro", "id" : "ITEM-1", "issued" : { "date-parts" : [ [ "2014" ] ] }, "page" : "1-13", "title" : "Analisis Pengaruh Corporate Governance", "type" : "article-journal", "volume" : "3" }, "uris" : [ "http://www.mendeley.com/documents/?uuid=3fb1c210-0455-470f-b7a5-b64f70f79e99" ] } ], "mendeley" : { "formattedCitation" : "(Perdana &amp; Raharja, 2014)", "manualFormatting" : "Perdana dan Raharja (2014:10)", "plainTextFormattedCitation" : "(Perdana &amp; Raharja, 2014)", "previouslyFormattedCitation" : "(Perdana &amp; Raharja, 2014)" }, "properties" : { "noteIndex" : 0 }, "schema" : "https://github.com/citation-style-language/schema/raw/master/csl-citation.json" }</w:instrText>
      </w:r>
      <w:r w:rsidR="009F7F85">
        <w:rPr>
          <w:rFonts w:ascii="Times New Roman" w:hAnsi="Times New Roman" w:cs="Times New Roman"/>
          <w:sz w:val="24"/>
          <w:szCs w:val="24"/>
        </w:rPr>
        <w:fldChar w:fldCharType="separate"/>
      </w:r>
      <w:r w:rsidR="00C86936">
        <w:rPr>
          <w:rFonts w:ascii="Times New Roman" w:hAnsi="Times New Roman" w:cs="Times New Roman"/>
          <w:noProof/>
          <w:sz w:val="24"/>
          <w:szCs w:val="24"/>
        </w:rPr>
        <w:t>Perdana dan Raharja</w:t>
      </w:r>
      <w:r w:rsidR="00C86936" w:rsidRPr="00C86936">
        <w:rPr>
          <w:rFonts w:ascii="Times New Roman" w:hAnsi="Times New Roman" w:cs="Times New Roman"/>
          <w:noProof/>
          <w:sz w:val="24"/>
          <w:szCs w:val="24"/>
        </w:rPr>
        <w:t xml:space="preserve"> </w:t>
      </w:r>
      <w:r w:rsidR="00C86936">
        <w:rPr>
          <w:rFonts w:ascii="Times New Roman" w:hAnsi="Times New Roman" w:cs="Times New Roman"/>
          <w:noProof/>
          <w:sz w:val="24"/>
          <w:szCs w:val="24"/>
        </w:rPr>
        <w:t>(</w:t>
      </w:r>
      <w:r w:rsidR="00C86936" w:rsidRPr="00C86936">
        <w:rPr>
          <w:rFonts w:ascii="Times New Roman" w:hAnsi="Times New Roman" w:cs="Times New Roman"/>
          <w:noProof/>
          <w:sz w:val="24"/>
          <w:szCs w:val="24"/>
        </w:rPr>
        <w:t>2014</w:t>
      </w:r>
      <w:r w:rsidR="0030227B">
        <w:rPr>
          <w:rFonts w:ascii="Times New Roman" w:hAnsi="Times New Roman" w:cs="Times New Roman"/>
          <w:noProof/>
          <w:sz w:val="24"/>
          <w:szCs w:val="24"/>
        </w:rPr>
        <w:t>:10</w:t>
      </w:r>
      <w:r w:rsidR="00C86936" w:rsidRPr="00C86936">
        <w:rPr>
          <w:rFonts w:ascii="Times New Roman" w:hAnsi="Times New Roman" w:cs="Times New Roman"/>
          <w:noProof/>
          <w:sz w:val="24"/>
          <w:szCs w:val="24"/>
        </w:rPr>
        <w:t>)</w:t>
      </w:r>
      <w:r w:rsidR="009F7F85">
        <w:rPr>
          <w:rFonts w:ascii="Times New Roman" w:hAnsi="Times New Roman" w:cs="Times New Roman"/>
          <w:sz w:val="24"/>
          <w:szCs w:val="24"/>
        </w:rPr>
        <w:fldChar w:fldCharType="end"/>
      </w:r>
      <w:r w:rsidR="00C86936">
        <w:rPr>
          <w:rFonts w:ascii="Times New Roman" w:hAnsi="Times New Roman" w:cs="Times New Roman"/>
          <w:sz w:val="24"/>
          <w:szCs w:val="24"/>
        </w:rPr>
        <w:t>, komite audit berpengaruh positif</w:t>
      </w:r>
      <w:r w:rsidR="00C86936" w:rsidRPr="00C86936">
        <w:rPr>
          <w:rFonts w:ascii="Times New Roman" w:hAnsi="Times New Roman" w:cs="Times New Roman"/>
          <w:sz w:val="24"/>
          <w:szCs w:val="24"/>
        </w:rPr>
        <w:t xml:space="preserve"> tidak signifikan terhadap nilai perusahaan</w:t>
      </w:r>
      <w:r w:rsidR="00C86936">
        <w:rPr>
          <w:rFonts w:ascii="Times New Roman" w:hAnsi="Times New Roman" w:cs="Times New Roman"/>
          <w:sz w:val="24"/>
          <w:szCs w:val="24"/>
        </w:rPr>
        <w:t>. M</w:t>
      </w:r>
      <w:r w:rsidR="004A6550" w:rsidRPr="00D86510">
        <w:rPr>
          <w:rFonts w:ascii="Times New Roman" w:hAnsi="Times New Roman" w:cs="Times New Roman"/>
          <w:sz w:val="24"/>
          <w:szCs w:val="24"/>
        </w:rPr>
        <w:t xml:space="preserve">enurut </w:t>
      </w:r>
      <w:r w:rsidR="009F7F85" w:rsidRPr="00D86510">
        <w:rPr>
          <w:rFonts w:ascii="Times New Roman" w:hAnsi="Times New Roman" w:cs="Times New Roman"/>
          <w:sz w:val="24"/>
          <w:szCs w:val="24"/>
        </w:rPr>
        <w:fldChar w:fldCharType="begin" w:fldLock="1"/>
      </w:r>
      <w:r w:rsidR="00975686">
        <w:rPr>
          <w:rFonts w:ascii="Times New Roman" w:hAnsi="Times New Roman" w:cs="Times New Roman"/>
          <w:sz w:val="24"/>
          <w:szCs w:val="24"/>
        </w:rPr>
        <w:instrText>ADDIN CSL_CITATION { "citationItems" : [ { "id" : "ITEM-1", "itemData" : { "author" : [ { "dropping-particle" : "", "family" : "Ridho. S", "given" : "Muhammad", "non-dropping-particle" : "", "parse-names" : false, "suffix" : "" }, { "dropping-particle" : "", "family" : "Kamaliah", "given" : "", "non-dropping-particle" : "", "parse-names" : false, "suffix" : "" }, { "dropping-particle" : "", "family" : "Taufik", "given" : "Taufeni", "non-dropping-particle" : "", "parse-names" : false, "suffix" : "" } ], "id" : "ITEM-1", "issue" : "2007", "issued" : { "date-parts" : [ [ "2017" ] ] }, "page" : "30-45", "title" : "Pengaruh Mekanisme Good Corporate Governance Terhadap Nilai Perusahaan Dengan Manajemen Laba Sebagai Variabel Mediasi Pada Perusahaan Manufaktur Yang Terdaftar Di Bei (2010 \u2013 2015)", "type" : "article-journal", "volume" : "25" }, "uris" : [ "http://www.mendeley.com/documents/?uuid=d6f529df-cb7b-4f64-b690-16e4ba385266" ] } ], "mendeley" : { "formattedCitation" : "(Ridho. S, Kamaliah, &amp; Taufik, 2017)", "manualFormatting" : "Ridho, Taufik dan Taufeni (2017:38)", "plainTextFormattedCitation" : "(Ridho. S, Kamaliah, &amp; Taufik, 2017)", "previouslyFormattedCitation" : "(Ridho. S, Kamaliah, &amp; Taufik, 2017)" }, "properties" : { "noteIndex" : 0 }, "schema" : "https://github.com/citation-style-language/schema/raw/master/csl-citation.json" }</w:instrText>
      </w:r>
      <w:r w:rsidR="009F7F85" w:rsidRPr="00D86510">
        <w:rPr>
          <w:rFonts w:ascii="Times New Roman" w:hAnsi="Times New Roman" w:cs="Times New Roman"/>
          <w:sz w:val="24"/>
          <w:szCs w:val="24"/>
        </w:rPr>
        <w:fldChar w:fldCharType="separate"/>
      </w:r>
      <w:r w:rsidR="00400E30" w:rsidRPr="00D86510">
        <w:rPr>
          <w:rFonts w:ascii="Times New Roman" w:hAnsi="Times New Roman" w:cs="Times New Roman"/>
          <w:noProof/>
          <w:sz w:val="24"/>
          <w:szCs w:val="24"/>
        </w:rPr>
        <w:t xml:space="preserve">Ridho, Taufik </w:t>
      </w:r>
      <w:r w:rsidR="00AC3F31" w:rsidRPr="00D86510">
        <w:rPr>
          <w:rFonts w:ascii="Times New Roman" w:hAnsi="Times New Roman" w:cs="Times New Roman"/>
          <w:noProof/>
          <w:sz w:val="24"/>
          <w:szCs w:val="24"/>
        </w:rPr>
        <w:t>dan</w:t>
      </w:r>
      <w:r w:rsidR="00400E30" w:rsidRPr="00D86510">
        <w:rPr>
          <w:rFonts w:ascii="Times New Roman" w:hAnsi="Times New Roman" w:cs="Times New Roman"/>
          <w:noProof/>
          <w:sz w:val="24"/>
          <w:szCs w:val="24"/>
        </w:rPr>
        <w:t xml:space="preserve"> Taufeni (2017</w:t>
      </w:r>
      <w:r w:rsidR="0030227B">
        <w:rPr>
          <w:rFonts w:ascii="Times New Roman" w:hAnsi="Times New Roman" w:cs="Times New Roman"/>
          <w:noProof/>
          <w:sz w:val="24"/>
          <w:szCs w:val="24"/>
        </w:rPr>
        <w:t>:38</w:t>
      </w:r>
      <w:r w:rsidR="00400E30" w:rsidRPr="00D86510">
        <w:rPr>
          <w:rFonts w:ascii="Times New Roman" w:hAnsi="Times New Roman" w:cs="Times New Roman"/>
          <w:noProof/>
          <w:sz w:val="24"/>
          <w:szCs w:val="24"/>
        </w:rPr>
        <w:t>)</w:t>
      </w:r>
      <w:r w:rsidR="009F7F85" w:rsidRPr="00D86510">
        <w:rPr>
          <w:rFonts w:ascii="Times New Roman" w:hAnsi="Times New Roman" w:cs="Times New Roman"/>
          <w:sz w:val="24"/>
          <w:szCs w:val="24"/>
        </w:rPr>
        <w:fldChar w:fldCharType="end"/>
      </w:r>
      <w:r w:rsidR="00400E30" w:rsidRPr="00D86510">
        <w:rPr>
          <w:rFonts w:ascii="Times New Roman" w:hAnsi="Times New Roman" w:cs="Times New Roman"/>
          <w:sz w:val="24"/>
          <w:szCs w:val="24"/>
        </w:rPr>
        <w:t xml:space="preserve"> </w:t>
      </w:r>
      <w:r w:rsidR="004A6550" w:rsidRPr="00D86510">
        <w:rPr>
          <w:rFonts w:ascii="Times New Roman" w:hAnsi="Times New Roman" w:cs="Times New Roman"/>
          <w:sz w:val="24"/>
          <w:szCs w:val="24"/>
        </w:rPr>
        <w:t>komite audit memiliki pengaruh positif terhadap nilai perusahaan</w:t>
      </w:r>
      <w:r w:rsidR="007971B6" w:rsidRPr="00D86510">
        <w:rPr>
          <w:rFonts w:ascii="Times New Roman" w:hAnsi="Times New Roman" w:cs="Times New Roman"/>
          <w:sz w:val="24"/>
          <w:szCs w:val="24"/>
        </w:rPr>
        <w:t>.</w:t>
      </w:r>
      <w:r w:rsidR="002926C0" w:rsidRPr="002926C0">
        <w:rPr>
          <w:rFonts w:ascii="Times New Roman" w:hAnsi="Times New Roman" w:cs="Times New Roman"/>
          <w:sz w:val="24"/>
          <w:szCs w:val="24"/>
        </w:rPr>
        <w:t xml:space="preserve"> </w:t>
      </w:r>
      <w:r w:rsidR="002926C0" w:rsidRPr="00D86510">
        <w:rPr>
          <w:rFonts w:ascii="Times New Roman" w:hAnsi="Times New Roman" w:cs="Times New Roman"/>
          <w:sz w:val="24"/>
          <w:szCs w:val="24"/>
        </w:rPr>
        <w:t xml:space="preserve">Dengan dasar alasan ini maka penulis </w:t>
      </w:r>
      <w:proofErr w:type="gramStart"/>
      <w:r w:rsidR="002926C0" w:rsidRPr="00D86510">
        <w:rPr>
          <w:rFonts w:ascii="Times New Roman" w:hAnsi="Times New Roman" w:cs="Times New Roman"/>
          <w:sz w:val="24"/>
          <w:szCs w:val="24"/>
        </w:rPr>
        <w:t>akan</w:t>
      </w:r>
      <w:proofErr w:type="gramEnd"/>
      <w:r w:rsidR="002926C0" w:rsidRPr="00D86510">
        <w:rPr>
          <w:rFonts w:ascii="Times New Roman" w:hAnsi="Times New Roman" w:cs="Times New Roman"/>
          <w:sz w:val="24"/>
          <w:szCs w:val="24"/>
        </w:rPr>
        <w:t xml:space="preserve"> menguji apakah k</w:t>
      </w:r>
      <w:r w:rsidR="002926C0">
        <w:rPr>
          <w:rFonts w:ascii="Times New Roman" w:hAnsi="Times New Roman" w:cs="Times New Roman"/>
          <w:sz w:val="24"/>
          <w:szCs w:val="24"/>
        </w:rPr>
        <w:t>omite</w:t>
      </w:r>
      <w:r w:rsidR="002926C0" w:rsidRPr="00D86510">
        <w:rPr>
          <w:rFonts w:ascii="Times New Roman" w:hAnsi="Times New Roman" w:cs="Times New Roman"/>
          <w:sz w:val="24"/>
          <w:szCs w:val="24"/>
        </w:rPr>
        <w:t xml:space="preserve"> audit berpengaruh terhadap nilai perusahaan</w:t>
      </w:r>
      <w:r w:rsidR="0030227B">
        <w:rPr>
          <w:rFonts w:ascii="Times New Roman" w:hAnsi="Times New Roman" w:cs="Times New Roman"/>
          <w:sz w:val="24"/>
          <w:szCs w:val="24"/>
        </w:rPr>
        <w:t>.</w:t>
      </w:r>
    </w:p>
    <w:p w:rsidR="00240575" w:rsidRDefault="00240575" w:rsidP="009B56BB">
      <w:pPr>
        <w:ind w:left="360" w:firstLine="720"/>
        <w:rPr>
          <w:rFonts w:ascii="Times New Roman" w:hAnsi="Times New Roman" w:cs="Times New Roman"/>
          <w:sz w:val="24"/>
          <w:szCs w:val="24"/>
        </w:rPr>
      </w:pPr>
      <w:r w:rsidRPr="00D86510">
        <w:rPr>
          <w:rFonts w:ascii="Times New Roman" w:hAnsi="Times New Roman" w:cs="Times New Roman"/>
          <w:sz w:val="24"/>
          <w:szCs w:val="24"/>
        </w:rPr>
        <w:t xml:space="preserve">Berdasarkan </w:t>
      </w:r>
      <w:r w:rsidR="00400E30" w:rsidRPr="00D86510">
        <w:rPr>
          <w:rFonts w:ascii="Times New Roman" w:hAnsi="Times New Roman" w:cs="Times New Roman"/>
          <w:sz w:val="24"/>
          <w:szCs w:val="24"/>
        </w:rPr>
        <w:t>latar belakang</w:t>
      </w:r>
      <w:r w:rsidRPr="00D86510">
        <w:rPr>
          <w:rFonts w:ascii="Times New Roman" w:hAnsi="Times New Roman" w:cs="Times New Roman"/>
          <w:sz w:val="24"/>
          <w:szCs w:val="24"/>
        </w:rPr>
        <w:t xml:space="preserve"> di atas maka </w:t>
      </w:r>
      <w:r w:rsidR="009301F2">
        <w:rPr>
          <w:rFonts w:ascii="Times New Roman" w:hAnsi="Times New Roman" w:cs="Times New Roman"/>
          <w:sz w:val="24"/>
          <w:szCs w:val="24"/>
        </w:rPr>
        <w:t xml:space="preserve">penulis ingin meneliti </w:t>
      </w:r>
      <w:r w:rsidRPr="00D86510">
        <w:rPr>
          <w:rFonts w:ascii="Times New Roman" w:hAnsi="Times New Roman" w:cs="Times New Roman"/>
          <w:sz w:val="24"/>
          <w:szCs w:val="24"/>
        </w:rPr>
        <w:t>“</w:t>
      </w:r>
      <w:r w:rsidR="00DC7F2B" w:rsidRPr="00D86510">
        <w:rPr>
          <w:rFonts w:ascii="Times New Roman" w:hAnsi="Times New Roman" w:cs="Times New Roman"/>
          <w:sz w:val="24"/>
          <w:szCs w:val="24"/>
        </w:rPr>
        <w:t>Pengaruh Profitabilitas</w:t>
      </w:r>
      <w:r w:rsidR="00844FF5" w:rsidRPr="00D86510">
        <w:rPr>
          <w:rFonts w:ascii="Times New Roman" w:hAnsi="Times New Roman" w:cs="Times New Roman"/>
          <w:sz w:val="24"/>
          <w:szCs w:val="24"/>
        </w:rPr>
        <w:t>, L</w:t>
      </w:r>
      <w:r w:rsidR="003E340A" w:rsidRPr="00D86510">
        <w:rPr>
          <w:rFonts w:ascii="Times New Roman" w:hAnsi="Times New Roman" w:cs="Times New Roman"/>
          <w:sz w:val="24"/>
          <w:szCs w:val="24"/>
        </w:rPr>
        <w:t>ikuiditas</w:t>
      </w:r>
      <w:r w:rsidR="00844FF5" w:rsidRPr="00D86510">
        <w:rPr>
          <w:rFonts w:ascii="Times New Roman" w:hAnsi="Times New Roman" w:cs="Times New Roman"/>
          <w:sz w:val="24"/>
          <w:szCs w:val="24"/>
        </w:rPr>
        <w:t>, Kualitas Audit dan Komite Audit</w:t>
      </w:r>
      <w:r w:rsidR="00DC7F2B" w:rsidRPr="00D86510">
        <w:rPr>
          <w:rFonts w:ascii="Times New Roman" w:hAnsi="Times New Roman" w:cs="Times New Roman"/>
          <w:sz w:val="24"/>
          <w:szCs w:val="24"/>
        </w:rPr>
        <w:t xml:space="preserve"> terhadap Nilai Perusahaan pada Perusahaan  Manufaktur yang Terdaftar di BEI periode 2015-2017”</w:t>
      </w:r>
    </w:p>
    <w:p w:rsidR="00CD2CD4" w:rsidRPr="00D86510" w:rsidRDefault="00CD2CD4" w:rsidP="00824209">
      <w:pPr>
        <w:spacing w:after="0" w:line="240" w:lineRule="auto"/>
        <w:ind w:left="360" w:firstLine="720"/>
        <w:rPr>
          <w:rFonts w:ascii="Times New Roman" w:hAnsi="Times New Roman" w:cs="Times New Roman"/>
          <w:sz w:val="24"/>
          <w:szCs w:val="24"/>
        </w:rPr>
      </w:pPr>
    </w:p>
    <w:p w:rsidR="00976875" w:rsidRPr="00D86510" w:rsidRDefault="00867F4A" w:rsidP="008D1A65">
      <w:pPr>
        <w:pStyle w:val="Heading2"/>
        <w:ind w:left="360" w:hanging="360"/>
        <w:rPr>
          <w:rFonts w:cs="Times New Roman"/>
          <w:szCs w:val="24"/>
          <w:lang w:val="en-ID"/>
        </w:rPr>
      </w:pPr>
      <w:bookmarkStart w:id="12" w:name="_Toc524620788"/>
      <w:bookmarkStart w:id="13" w:name="_Toc534997715"/>
      <w:bookmarkStart w:id="14" w:name="_Toc535782822"/>
      <w:r w:rsidRPr="00D86510">
        <w:rPr>
          <w:rFonts w:cs="Times New Roman"/>
          <w:szCs w:val="24"/>
          <w:lang w:val="en-ID"/>
        </w:rPr>
        <w:t xml:space="preserve">Identifikasi </w:t>
      </w:r>
      <w:r w:rsidR="00DC7F2B" w:rsidRPr="00D86510">
        <w:rPr>
          <w:rFonts w:cs="Times New Roman"/>
          <w:szCs w:val="24"/>
          <w:lang w:val="en-ID"/>
        </w:rPr>
        <w:t>Masalah</w:t>
      </w:r>
      <w:bookmarkEnd w:id="12"/>
      <w:bookmarkEnd w:id="13"/>
      <w:bookmarkEnd w:id="14"/>
    </w:p>
    <w:p w:rsidR="00EB2161" w:rsidRPr="00C86936" w:rsidRDefault="00240575" w:rsidP="008D1A65">
      <w:pPr>
        <w:spacing w:after="0"/>
        <w:ind w:left="360" w:firstLine="720"/>
        <w:rPr>
          <w:rFonts w:ascii="Times New Roman" w:hAnsi="Times New Roman" w:cs="Times New Roman"/>
          <w:sz w:val="24"/>
          <w:szCs w:val="24"/>
        </w:rPr>
      </w:pPr>
      <w:r w:rsidRPr="00C86936">
        <w:rPr>
          <w:rFonts w:ascii="Times New Roman" w:hAnsi="Times New Roman" w:cs="Times New Roman"/>
          <w:sz w:val="24"/>
          <w:szCs w:val="24"/>
        </w:rPr>
        <w:t xml:space="preserve">Dari latar belakang masalah di atas, maka </w:t>
      </w:r>
      <w:r w:rsidR="00FA109E">
        <w:rPr>
          <w:rFonts w:ascii="Times New Roman" w:hAnsi="Times New Roman" w:cs="Times New Roman"/>
          <w:sz w:val="24"/>
          <w:szCs w:val="24"/>
        </w:rPr>
        <w:t>penulis</w:t>
      </w:r>
      <w:r w:rsidR="00D51D98" w:rsidRPr="00C86936">
        <w:rPr>
          <w:rFonts w:ascii="Times New Roman" w:hAnsi="Times New Roman" w:cs="Times New Roman"/>
          <w:sz w:val="24"/>
          <w:szCs w:val="24"/>
        </w:rPr>
        <w:t xml:space="preserve"> mengidentifikasikan masalah-masalah mengenai nilai perusahaan </w:t>
      </w:r>
      <w:r w:rsidR="00867F4A" w:rsidRPr="00C86936">
        <w:rPr>
          <w:rFonts w:ascii="Times New Roman" w:hAnsi="Times New Roman" w:cs="Times New Roman"/>
          <w:sz w:val="24"/>
          <w:szCs w:val="24"/>
        </w:rPr>
        <w:t>sebagai berikut:</w:t>
      </w:r>
      <w:r w:rsidR="00867F4A" w:rsidRPr="00C86936">
        <w:rPr>
          <w:rFonts w:ascii="Times New Roman" w:hAnsi="Times New Roman" w:cs="Times New Roman"/>
          <w:sz w:val="24"/>
          <w:szCs w:val="24"/>
        </w:rPr>
        <w:tab/>
      </w:r>
    </w:p>
    <w:p w:rsidR="00240575" w:rsidRPr="00C86936" w:rsidRDefault="00240575" w:rsidP="002B0A90">
      <w:pPr>
        <w:numPr>
          <w:ilvl w:val="0"/>
          <w:numId w:val="10"/>
        </w:numPr>
        <w:spacing w:after="0"/>
        <w:rPr>
          <w:rFonts w:ascii="Times New Roman" w:hAnsi="Times New Roman" w:cs="Times New Roman"/>
          <w:sz w:val="24"/>
          <w:szCs w:val="24"/>
        </w:rPr>
      </w:pPr>
      <w:r w:rsidRPr="00C86936">
        <w:rPr>
          <w:rFonts w:ascii="Times New Roman" w:hAnsi="Times New Roman" w:cs="Times New Roman"/>
          <w:sz w:val="24"/>
          <w:szCs w:val="24"/>
        </w:rPr>
        <w:t xml:space="preserve">Apakah </w:t>
      </w:r>
      <w:r w:rsidR="00720493" w:rsidRPr="00C86936">
        <w:rPr>
          <w:rFonts w:ascii="Times New Roman" w:hAnsi="Times New Roman" w:cs="Times New Roman"/>
          <w:sz w:val="24"/>
          <w:szCs w:val="24"/>
        </w:rPr>
        <w:t>profitabilitas</w:t>
      </w:r>
      <w:r w:rsidRPr="00C86936">
        <w:rPr>
          <w:rFonts w:ascii="Times New Roman" w:hAnsi="Times New Roman" w:cs="Times New Roman"/>
          <w:sz w:val="24"/>
          <w:szCs w:val="24"/>
        </w:rPr>
        <w:t xml:space="preserve"> berpengaruh terhadap </w:t>
      </w:r>
      <w:r w:rsidR="003E340A" w:rsidRPr="00C86936">
        <w:rPr>
          <w:rFonts w:ascii="Times New Roman" w:hAnsi="Times New Roman" w:cs="Times New Roman"/>
          <w:sz w:val="24"/>
          <w:szCs w:val="24"/>
        </w:rPr>
        <w:t>nilai perusahaan</w:t>
      </w:r>
      <w:r w:rsidRPr="00C86936">
        <w:rPr>
          <w:rFonts w:ascii="Times New Roman" w:hAnsi="Times New Roman" w:cs="Times New Roman"/>
          <w:sz w:val="24"/>
          <w:szCs w:val="24"/>
        </w:rPr>
        <w:t xml:space="preserve">? </w:t>
      </w:r>
    </w:p>
    <w:p w:rsidR="00240575" w:rsidRPr="00C86936" w:rsidRDefault="00240575" w:rsidP="002B0A90">
      <w:pPr>
        <w:numPr>
          <w:ilvl w:val="0"/>
          <w:numId w:val="10"/>
        </w:numPr>
        <w:spacing w:after="0"/>
        <w:rPr>
          <w:rFonts w:ascii="Times New Roman" w:hAnsi="Times New Roman" w:cs="Times New Roman"/>
          <w:sz w:val="24"/>
          <w:szCs w:val="24"/>
        </w:rPr>
      </w:pPr>
      <w:r w:rsidRPr="00C86936">
        <w:rPr>
          <w:rFonts w:ascii="Times New Roman" w:hAnsi="Times New Roman" w:cs="Times New Roman"/>
          <w:sz w:val="24"/>
          <w:szCs w:val="24"/>
        </w:rPr>
        <w:t xml:space="preserve">Apakah </w:t>
      </w:r>
      <w:r w:rsidR="00720493" w:rsidRPr="00C86936">
        <w:rPr>
          <w:rFonts w:ascii="Times New Roman" w:hAnsi="Times New Roman" w:cs="Times New Roman"/>
          <w:sz w:val="24"/>
          <w:szCs w:val="24"/>
        </w:rPr>
        <w:t>likuiditas</w:t>
      </w:r>
      <w:r w:rsidR="00720493" w:rsidRPr="00C86936">
        <w:rPr>
          <w:rFonts w:ascii="Times New Roman" w:hAnsi="Times New Roman" w:cs="Times New Roman"/>
          <w:i/>
          <w:sz w:val="24"/>
          <w:szCs w:val="24"/>
        </w:rPr>
        <w:t xml:space="preserve"> </w:t>
      </w:r>
      <w:r w:rsidRPr="00C86936">
        <w:rPr>
          <w:rFonts w:ascii="Times New Roman" w:hAnsi="Times New Roman" w:cs="Times New Roman"/>
          <w:sz w:val="24"/>
          <w:szCs w:val="24"/>
        </w:rPr>
        <w:t xml:space="preserve">berpengaruh terhadap </w:t>
      </w:r>
      <w:r w:rsidR="003E340A" w:rsidRPr="00C86936">
        <w:rPr>
          <w:rFonts w:ascii="Times New Roman" w:hAnsi="Times New Roman" w:cs="Times New Roman"/>
          <w:sz w:val="24"/>
          <w:szCs w:val="24"/>
        </w:rPr>
        <w:t>nilai perusahaan</w:t>
      </w:r>
      <w:r w:rsidRPr="00C86936">
        <w:rPr>
          <w:rFonts w:ascii="Times New Roman" w:hAnsi="Times New Roman" w:cs="Times New Roman"/>
          <w:sz w:val="24"/>
          <w:szCs w:val="24"/>
        </w:rPr>
        <w:t xml:space="preserve">? </w:t>
      </w:r>
    </w:p>
    <w:p w:rsidR="003E340A" w:rsidRPr="00C86936" w:rsidRDefault="00240575" w:rsidP="002B0A90">
      <w:pPr>
        <w:numPr>
          <w:ilvl w:val="0"/>
          <w:numId w:val="10"/>
        </w:numPr>
        <w:spacing w:after="0"/>
        <w:rPr>
          <w:rFonts w:ascii="Times New Roman" w:hAnsi="Times New Roman" w:cs="Times New Roman"/>
          <w:sz w:val="24"/>
          <w:szCs w:val="24"/>
        </w:rPr>
      </w:pPr>
      <w:r w:rsidRPr="00C86936">
        <w:rPr>
          <w:rFonts w:ascii="Times New Roman" w:hAnsi="Times New Roman" w:cs="Times New Roman"/>
          <w:sz w:val="24"/>
          <w:szCs w:val="24"/>
        </w:rPr>
        <w:t xml:space="preserve">Apakah </w:t>
      </w:r>
      <w:r w:rsidR="00502051" w:rsidRPr="00C86936">
        <w:rPr>
          <w:rFonts w:ascii="Times New Roman" w:hAnsi="Times New Roman" w:cs="Times New Roman"/>
          <w:sz w:val="24"/>
          <w:szCs w:val="24"/>
        </w:rPr>
        <w:t xml:space="preserve">kualitas audit </w:t>
      </w:r>
      <w:r w:rsidRPr="00C86936">
        <w:rPr>
          <w:rFonts w:ascii="Times New Roman" w:hAnsi="Times New Roman" w:cs="Times New Roman"/>
          <w:sz w:val="24"/>
          <w:szCs w:val="24"/>
        </w:rPr>
        <w:t xml:space="preserve">berpengaruh terhadap </w:t>
      </w:r>
      <w:r w:rsidR="003E340A" w:rsidRPr="00C86936">
        <w:rPr>
          <w:rFonts w:ascii="Times New Roman" w:hAnsi="Times New Roman" w:cs="Times New Roman"/>
          <w:sz w:val="24"/>
          <w:szCs w:val="24"/>
        </w:rPr>
        <w:t>nilai perusahaan</w:t>
      </w:r>
      <w:r w:rsidRPr="00C86936">
        <w:rPr>
          <w:rFonts w:ascii="Times New Roman" w:hAnsi="Times New Roman" w:cs="Times New Roman"/>
          <w:sz w:val="24"/>
          <w:szCs w:val="24"/>
        </w:rPr>
        <w:t>?</w:t>
      </w:r>
    </w:p>
    <w:p w:rsidR="00240575" w:rsidRPr="00C86936" w:rsidRDefault="003E340A" w:rsidP="002B0A90">
      <w:pPr>
        <w:numPr>
          <w:ilvl w:val="0"/>
          <w:numId w:val="10"/>
        </w:numPr>
        <w:spacing w:line="360" w:lineRule="auto"/>
        <w:rPr>
          <w:rFonts w:ascii="Times New Roman" w:hAnsi="Times New Roman" w:cs="Times New Roman"/>
          <w:sz w:val="24"/>
          <w:szCs w:val="24"/>
        </w:rPr>
      </w:pPr>
      <w:r w:rsidRPr="00C86936">
        <w:rPr>
          <w:rFonts w:ascii="Times New Roman" w:hAnsi="Times New Roman" w:cs="Times New Roman"/>
          <w:sz w:val="24"/>
          <w:szCs w:val="24"/>
        </w:rPr>
        <w:t xml:space="preserve">Apakah </w:t>
      </w:r>
      <w:r w:rsidR="00502051" w:rsidRPr="00C86936">
        <w:rPr>
          <w:rFonts w:ascii="Times New Roman" w:hAnsi="Times New Roman" w:cs="Times New Roman"/>
          <w:sz w:val="24"/>
          <w:szCs w:val="24"/>
        </w:rPr>
        <w:t>komite audit</w:t>
      </w:r>
      <w:r w:rsidR="00720493" w:rsidRPr="00C86936">
        <w:rPr>
          <w:rFonts w:ascii="Times New Roman" w:hAnsi="Times New Roman" w:cs="Times New Roman"/>
          <w:sz w:val="24"/>
          <w:szCs w:val="24"/>
        </w:rPr>
        <w:t xml:space="preserve"> </w:t>
      </w:r>
      <w:r w:rsidRPr="00C86936">
        <w:rPr>
          <w:rFonts w:ascii="Times New Roman" w:hAnsi="Times New Roman" w:cs="Times New Roman"/>
          <w:sz w:val="24"/>
          <w:szCs w:val="24"/>
        </w:rPr>
        <w:t>berpengaruh terhadap nilai perusahaan?</w:t>
      </w:r>
      <w:r w:rsidR="00240575" w:rsidRPr="00C86936">
        <w:rPr>
          <w:rFonts w:ascii="Times New Roman" w:hAnsi="Times New Roman" w:cs="Times New Roman"/>
          <w:sz w:val="24"/>
          <w:szCs w:val="24"/>
        </w:rPr>
        <w:t xml:space="preserve"> </w:t>
      </w:r>
    </w:p>
    <w:p w:rsidR="00951DC9" w:rsidRPr="00C86936" w:rsidRDefault="00951DC9" w:rsidP="002B0A90">
      <w:pPr>
        <w:numPr>
          <w:ilvl w:val="0"/>
          <w:numId w:val="10"/>
        </w:numPr>
        <w:spacing w:line="360" w:lineRule="auto"/>
        <w:rPr>
          <w:rFonts w:ascii="Times New Roman" w:hAnsi="Times New Roman" w:cs="Times New Roman"/>
          <w:sz w:val="24"/>
          <w:szCs w:val="24"/>
        </w:rPr>
      </w:pPr>
      <w:r w:rsidRPr="00C86936">
        <w:rPr>
          <w:rFonts w:ascii="Times New Roman" w:hAnsi="Times New Roman" w:cs="Times New Roman"/>
          <w:sz w:val="24"/>
          <w:szCs w:val="24"/>
        </w:rPr>
        <w:t>Apakah ukuran perusahaan berpengaruh terhadap nilai perusahaan?</w:t>
      </w:r>
    </w:p>
    <w:p w:rsidR="00951DC9" w:rsidRPr="00C86936" w:rsidRDefault="00951DC9" w:rsidP="002B0A90">
      <w:pPr>
        <w:numPr>
          <w:ilvl w:val="0"/>
          <w:numId w:val="10"/>
        </w:numPr>
        <w:spacing w:line="360" w:lineRule="auto"/>
        <w:rPr>
          <w:rFonts w:ascii="Times New Roman" w:hAnsi="Times New Roman" w:cs="Times New Roman"/>
          <w:sz w:val="24"/>
          <w:szCs w:val="24"/>
        </w:rPr>
      </w:pPr>
      <w:r w:rsidRPr="00C86936">
        <w:rPr>
          <w:rFonts w:ascii="Times New Roman" w:hAnsi="Times New Roman" w:cs="Times New Roman"/>
          <w:sz w:val="24"/>
          <w:szCs w:val="24"/>
        </w:rPr>
        <w:lastRenderedPageBreak/>
        <w:t>Apakah</w:t>
      </w:r>
      <w:r w:rsidRPr="00830A59">
        <w:rPr>
          <w:rFonts w:ascii="Times New Roman" w:hAnsi="Times New Roman" w:cs="Times New Roman"/>
          <w:i/>
          <w:sz w:val="24"/>
          <w:szCs w:val="24"/>
        </w:rPr>
        <w:t xml:space="preserve"> leverage</w:t>
      </w:r>
      <w:r w:rsidRPr="00C86936">
        <w:rPr>
          <w:rFonts w:ascii="Times New Roman" w:hAnsi="Times New Roman" w:cs="Times New Roman"/>
          <w:sz w:val="24"/>
          <w:szCs w:val="24"/>
        </w:rPr>
        <w:t xml:space="preserve"> berpengaruh terhadap nilai perusahaan?</w:t>
      </w:r>
    </w:p>
    <w:p w:rsidR="00404E6C" w:rsidRDefault="00404E6C" w:rsidP="002B0A90">
      <w:pPr>
        <w:numPr>
          <w:ilvl w:val="0"/>
          <w:numId w:val="10"/>
        </w:numPr>
        <w:spacing w:before="240" w:after="0"/>
        <w:rPr>
          <w:rFonts w:ascii="Times New Roman" w:hAnsi="Times New Roman" w:cs="Times New Roman"/>
          <w:sz w:val="24"/>
          <w:szCs w:val="24"/>
        </w:rPr>
      </w:pPr>
      <w:r w:rsidRPr="00C86936">
        <w:rPr>
          <w:rFonts w:ascii="Times New Roman" w:hAnsi="Times New Roman" w:cs="Times New Roman"/>
          <w:sz w:val="24"/>
          <w:szCs w:val="24"/>
        </w:rPr>
        <w:t>Apakah komisaris independen berpengaruh terhadap nilai perusahaan?</w:t>
      </w:r>
    </w:p>
    <w:p w:rsidR="00CD2CD4" w:rsidRPr="00C86936" w:rsidRDefault="00CD2CD4" w:rsidP="00E43DA4">
      <w:pPr>
        <w:spacing w:after="0" w:line="240" w:lineRule="auto"/>
        <w:ind w:left="720"/>
        <w:rPr>
          <w:rFonts w:ascii="Times New Roman" w:hAnsi="Times New Roman" w:cs="Times New Roman"/>
          <w:sz w:val="24"/>
          <w:szCs w:val="24"/>
        </w:rPr>
      </w:pPr>
    </w:p>
    <w:p w:rsidR="00D51D98" w:rsidRPr="00D86510" w:rsidRDefault="00D51D98" w:rsidP="00425307">
      <w:pPr>
        <w:pStyle w:val="Heading2"/>
        <w:spacing w:before="240"/>
      </w:pPr>
      <w:bookmarkStart w:id="15" w:name="_Toc534997716"/>
      <w:bookmarkStart w:id="16" w:name="_Toc535782823"/>
      <w:r w:rsidRPr="00D86510">
        <w:t>Batasan Masalah</w:t>
      </w:r>
      <w:bookmarkEnd w:id="15"/>
      <w:bookmarkEnd w:id="16"/>
    </w:p>
    <w:p w:rsidR="00D51D98" w:rsidRPr="00D86510" w:rsidRDefault="00D51D98" w:rsidP="00C86936">
      <w:pPr>
        <w:spacing w:after="0"/>
        <w:ind w:left="360" w:firstLine="720"/>
        <w:rPr>
          <w:rFonts w:ascii="Times New Roman" w:hAnsi="Times New Roman" w:cs="Times New Roman"/>
          <w:sz w:val="24"/>
        </w:rPr>
      </w:pPr>
      <w:r w:rsidRPr="00D86510">
        <w:rPr>
          <w:rFonts w:ascii="Times New Roman" w:hAnsi="Times New Roman" w:cs="Times New Roman"/>
          <w:sz w:val="24"/>
        </w:rPr>
        <w:t>Dari Identifikasi masalah di atas, maka peneliti membatasi penelitiannya sebagai berikut:</w:t>
      </w:r>
    </w:p>
    <w:p w:rsidR="00D51D98" w:rsidRPr="00D86510" w:rsidRDefault="00D51D98" w:rsidP="00327277">
      <w:pPr>
        <w:numPr>
          <w:ilvl w:val="0"/>
          <w:numId w:val="23"/>
        </w:numPr>
        <w:spacing w:after="0"/>
        <w:rPr>
          <w:rFonts w:ascii="Times New Roman" w:hAnsi="Times New Roman" w:cs="Times New Roman"/>
          <w:sz w:val="24"/>
          <w:szCs w:val="24"/>
        </w:rPr>
      </w:pPr>
      <w:r w:rsidRPr="00D86510">
        <w:rPr>
          <w:rFonts w:ascii="Times New Roman" w:hAnsi="Times New Roman" w:cs="Times New Roman"/>
          <w:sz w:val="24"/>
          <w:szCs w:val="24"/>
        </w:rPr>
        <w:t xml:space="preserve">Apakah profitabilitas berpengaruh terhadap nilai perusahaan? </w:t>
      </w:r>
    </w:p>
    <w:p w:rsidR="00D51D98" w:rsidRPr="00D86510" w:rsidRDefault="00D51D98" w:rsidP="00327277">
      <w:pPr>
        <w:numPr>
          <w:ilvl w:val="0"/>
          <w:numId w:val="23"/>
        </w:numPr>
        <w:spacing w:after="0"/>
        <w:rPr>
          <w:rFonts w:ascii="Times New Roman" w:hAnsi="Times New Roman" w:cs="Times New Roman"/>
          <w:sz w:val="24"/>
          <w:szCs w:val="24"/>
        </w:rPr>
      </w:pPr>
      <w:r w:rsidRPr="00D86510">
        <w:rPr>
          <w:rFonts w:ascii="Times New Roman" w:hAnsi="Times New Roman" w:cs="Times New Roman"/>
          <w:sz w:val="24"/>
          <w:szCs w:val="24"/>
        </w:rPr>
        <w:t>Apakah likuiditas</w:t>
      </w:r>
      <w:r w:rsidRPr="00D86510">
        <w:rPr>
          <w:rFonts w:ascii="Times New Roman" w:hAnsi="Times New Roman" w:cs="Times New Roman"/>
          <w:i/>
          <w:sz w:val="24"/>
          <w:szCs w:val="24"/>
        </w:rPr>
        <w:t xml:space="preserve"> </w:t>
      </w:r>
      <w:r w:rsidRPr="00D86510">
        <w:rPr>
          <w:rFonts w:ascii="Times New Roman" w:hAnsi="Times New Roman" w:cs="Times New Roman"/>
          <w:sz w:val="24"/>
          <w:szCs w:val="24"/>
        </w:rPr>
        <w:t xml:space="preserve">berpengaruh terhadap nilai perusahaan? </w:t>
      </w:r>
    </w:p>
    <w:p w:rsidR="00D51D98" w:rsidRPr="00D86510" w:rsidRDefault="00D51D98" w:rsidP="00327277">
      <w:pPr>
        <w:numPr>
          <w:ilvl w:val="0"/>
          <w:numId w:val="23"/>
        </w:numPr>
        <w:spacing w:after="0"/>
        <w:rPr>
          <w:rFonts w:ascii="Times New Roman" w:hAnsi="Times New Roman" w:cs="Times New Roman"/>
          <w:sz w:val="24"/>
          <w:szCs w:val="24"/>
        </w:rPr>
      </w:pPr>
      <w:r w:rsidRPr="00D86510">
        <w:rPr>
          <w:rFonts w:ascii="Times New Roman" w:hAnsi="Times New Roman" w:cs="Times New Roman"/>
          <w:sz w:val="24"/>
          <w:szCs w:val="24"/>
        </w:rPr>
        <w:t>Apakah kualitas audit berpengaruh terhadap nilai perusahaan?</w:t>
      </w:r>
    </w:p>
    <w:p w:rsidR="00D51D98" w:rsidRDefault="00D51D98" w:rsidP="00327277">
      <w:pPr>
        <w:numPr>
          <w:ilvl w:val="0"/>
          <w:numId w:val="23"/>
        </w:numPr>
        <w:rPr>
          <w:rFonts w:ascii="Times New Roman" w:hAnsi="Times New Roman" w:cs="Times New Roman"/>
          <w:sz w:val="24"/>
          <w:szCs w:val="24"/>
        </w:rPr>
      </w:pPr>
      <w:r w:rsidRPr="00D86510">
        <w:rPr>
          <w:rFonts w:ascii="Times New Roman" w:hAnsi="Times New Roman" w:cs="Times New Roman"/>
          <w:sz w:val="24"/>
          <w:szCs w:val="24"/>
        </w:rPr>
        <w:t xml:space="preserve">Apakah komite audit berpengaruh terhadap nilai perusahaan? </w:t>
      </w:r>
    </w:p>
    <w:p w:rsidR="00CD2CD4" w:rsidRPr="00D86510" w:rsidRDefault="00CD2CD4" w:rsidP="0011781F">
      <w:pPr>
        <w:spacing w:after="0" w:line="240" w:lineRule="auto"/>
        <w:ind w:left="720"/>
        <w:rPr>
          <w:rFonts w:ascii="Times New Roman" w:hAnsi="Times New Roman" w:cs="Times New Roman"/>
          <w:sz w:val="24"/>
          <w:szCs w:val="24"/>
        </w:rPr>
      </w:pPr>
    </w:p>
    <w:p w:rsidR="00867F4A" w:rsidRPr="00D86510" w:rsidRDefault="00867F4A" w:rsidP="00404E6C">
      <w:pPr>
        <w:pStyle w:val="Heading2"/>
      </w:pPr>
      <w:bookmarkStart w:id="17" w:name="_Toc534997717"/>
      <w:bookmarkStart w:id="18" w:name="_Toc535782824"/>
      <w:r w:rsidRPr="00D86510">
        <w:t>Batasan Penelitian</w:t>
      </w:r>
      <w:bookmarkEnd w:id="17"/>
      <w:bookmarkEnd w:id="18"/>
    </w:p>
    <w:p w:rsidR="00CD2CD4" w:rsidRDefault="00867F4A" w:rsidP="00E43DA4">
      <w:pPr>
        <w:ind w:left="360" w:firstLine="720"/>
        <w:rPr>
          <w:rFonts w:ascii="Times New Roman" w:eastAsia="Times New Roman" w:hAnsi="Times New Roman" w:cs="Times New Roman"/>
          <w:sz w:val="24"/>
          <w:szCs w:val="24"/>
        </w:rPr>
      </w:pPr>
      <w:r w:rsidRPr="00D86510">
        <w:rPr>
          <w:rFonts w:ascii="Times New Roman" w:eastAsia="Times New Roman" w:hAnsi="Times New Roman" w:cs="Times New Roman"/>
          <w:sz w:val="24"/>
          <w:szCs w:val="24"/>
        </w:rPr>
        <w:t xml:space="preserve">Dalam penelitian ini </w:t>
      </w:r>
      <w:proofErr w:type="gramStart"/>
      <w:r w:rsidRPr="00D86510">
        <w:rPr>
          <w:rFonts w:ascii="Times New Roman" w:eastAsia="Times New Roman" w:hAnsi="Times New Roman" w:cs="Times New Roman"/>
          <w:sz w:val="24"/>
          <w:szCs w:val="24"/>
        </w:rPr>
        <w:t>akan</w:t>
      </w:r>
      <w:proofErr w:type="gramEnd"/>
      <w:r w:rsidRPr="00D86510">
        <w:rPr>
          <w:rFonts w:ascii="Times New Roman" w:eastAsia="Times New Roman" w:hAnsi="Times New Roman" w:cs="Times New Roman"/>
          <w:sz w:val="24"/>
          <w:szCs w:val="24"/>
        </w:rPr>
        <w:t xml:space="preserve"> mengambil sampel dari perusahaan-perusahaan manufaktur yang terdaftar di Bursa Efek Indonesia (BEI) periode 2015-2017. </w:t>
      </w:r>
      <w:proofErr w:type="gramStart"/>
      <w:r w:rsidRPr="00D86510">
        <w:rPr>
          <w:rFonts w:ascii="Times New Roman" w:eastAsia="Times New Roman" w:hAnsi="Times New Roman" w:cs="Times New Roman"/>
          <w:sz w:val="24"/>
          <w:szCs w:val="24"/>
        </w:rPr>
        <w:t>Sumber data yang digunakan adalah data sekunder yang berupa laporan keuangan tahunan dan pada bagian catatan atas laporan keuangan didalammya terdapat informasi penjualan segmen perusahaan.</w:t>
      </w:r>
      <w:proofErr w:type="gramEnd"/>
    </w:p>
    <w:p w:rsidR="0011781F" w:rsidRPr="00D86510" w:rsidRDefault="0011781F" w:rsidP="0011781F">
      <w:pPr>
        <w:spacing w:line="240" w:lineRule="auto"/>
        <w:ind w:left="360" w:firstLine="720"/>
        <w:rPr>
          <w:rFonts w:ascii="Times New Roman" w:eastAsia="Times New Roman" w:hAnsi="Times New Roman" w:cs="Times New Roman"/>
          <w:sz w:val="24"/>
          <w:szCs w:val="24"/>
        </w:rPr>
      </w:pPr>
    </w:p>
    <w:p w:rsidR="00867F4A" w:rsidRPr="00D86510" w:rsidRDefault="00867F4A" w:rsidP="00867F4A">
      <w:pPr>
        <w:pStyle w:val="Heading2"/>
      </w:pPr>
      <w:bookmarkStart w:id="19" w:name="_Toc534997718"/>
      <w:bookmarkStart w:id="20" w:name="_Toc535782825"/>
      <w:r w:rsidRPr="00D86510">
        <w:t>Rumusan Masalah</w:t>
      </w:r>
      <w:bookmarkEnd w:id="19"/>
      <w:bookmarkEnd w:id="20"/>
    </w:p>
    <w:p w:rsidR="00CD2CD4" w:rsidRDefault="00867F4A" w:rsidP="00125F50">
      <w:pPr>
        <w:ind w:left="357" w:firstLine="567"/>
        <w:rPr>
          <w:rFonts w:ascii="Times New Roman" w:hAnsi="Times New Roman" w:cs="Times New Roman"/>
          <w:sz w:val="24"/>
          <w:szCs w:val="24"/>
          <w:lang w:val="en-ID"/>
        </w:rPr>
      </w:pPr>
      <w:r w:rsidRPr="00D86510">
        <w:rPr>
          <w:rFonts w:ascii="Times New Roman" w:hAnsi="Times New Roman" w:cs="Times New Roman"/>
          <w:sz w:val="24"/>
          <w:szCs w:val="24"/>
          <w:lang w:val="en-ID"/>
        </w:rPr>
        <w:t xml:space="preserve">Berdasarkan rumusan masalah diatas, </w:t>
      </w:r>
      <w:r w:rsidR="00FA109E">
        <w:rPr>
          <w:rFonts w:ascii="Times New Roman" w:hAnsi="Times New Roman" w:cs="Times New Roman"/>
          <w:sz w:val="24"/>
          <w:szCs w:val="24"/>
          <w:lang w:val="en-ID"/>
        </w:rPr>
        <w:t>peneliti</w:t>
      </w:r>
      <w:r w:rsidRPr="00D86510">
        <w:rPr>
          <w:rFonts w:ascii="Times New Roman" w:hAnsi="Times New Roman" w:cs="Times New Roman"/>
          <w:sz w:val="24"/>
          <w:szCs w:val="24"/>
          <w:lang w:val="en-ID"/>
        </w:rPr>
        <w:t xml:space="preserve"> merumuskan masalah sebagai berikut: “Apakah profitabilitas, likuiditas, kualitas audit dan komite audit berpengaruh terhadap nilai perusahaan?”</w:t>
      </w:r>
    </w:p>
    <w:p w:rsidR="00CD2CD4" w:rsidRPr="00D86510" w:rsidRDefault="00CD2CD4" w:rsidP="00E43DA4">
      <w:pPr>
        <w:spacing w:after="0" w:line="240" w:lineRule="auto"/>
        <w:ind w:left="357" w:firstLine="567"/>
        <w:rPr>
          <w:rFonts w:ascii="Times New Roman" w:hAnsi="Times New Roman" w:cs="Times New Roman"/>
          <w:sz w:val="24"/>
          <w:szCs w:val="24"/>
          <w:lang w:val="en-ID"/>
        </w:rPr>
      </w:pPr>
    </w:p>
    <w:p w:rsidR="00976875" w:rsidRPr="00D86510" w:rsidRDefault="00976875" w:rsidP="008D1A65">
      <w:pPr>
        <w:pStyle w:val="Heading2"/>
        <w:ind w:left="360" w:hanging="360"/>
        <w:rPr>
          <w:rFonts w:cs="Times New Roman"/>
          <w:szCs w:val="24"/>
          <w:lang w:val="en-ID"/>
        </w:rPr>
      </w:pPr>
      <w:bookmarkStart w:id="21" w:name="_Toc515824118"/>
      <w:bookmarkStart w:id="22" w:name="_Toc524620789"/>
      <w:bookmarkStart w:id="23" w:name="_Toc534997719"/>
      <w:bookmarkStart w:id="24" w:name="_Toc535782826"/>
      <w:r w:rsidRPr="00D86510">
        <w:rPr>
          <w:rFonts w:cs="Times New Roman"/>
          <w:szCs w:val="24"/>
          <w:lang w:val="en-ID"/>
        </w:rPr>
        <w:lastRenderedPageBreak/>
        <w:t>Tujuan Penelitian</w:t>
      </w:r>
      <w:bookmarkEnd w:id="21"/>
      <w:bookmarkEnd w:id="22"/>
      <w:bookmarkEnd w:id="23"/>
      <w:bookmarkEnd w:id="24"/>
    </w:p>
    <w:p w:rsidR="0002025C" w:rsidRPr="00D86510" w:rsidRDefault="0002025C" w:rsidP="00425307">
      <w:pPr>
        <w:spacing w:after="0"/>
        <w:ind w:left="360" w:firstLine="720"/>
        <w:rPr>
          <w:rFonts w:ascii="Times New Roman" w:hAnsi="Times New Roman" w:cs="Times New Roman"/>
          <w:bCs/>
          <w:sz w:val="24"/>
          <w:szCs w:val="24"/>
        </w:rPr>
      </w:pPr>
      <w:r w:rsidRPr="00D86510">
        <w:rPr>
          <w:rFonts w:ascii="Times New Roman" w:hAnsi="Times New Roman" w:cs="Times New Roman"/>
          <w:bCs/>
          <w:sz w:val="24"/>
          <w:szCs w:val="24"/>
        </w:rPr>
        <w:t>Penelitian ini ditujukan untuk membangun sebuah model guna menjelaskan berbagai in</w:t>
      </w:r>
      <w:r w:rsidR="00844FF5" w:rsidRPr="00D86510">
        <w:rPr>
          <w:rFonts w:ascii="Times New Roman" w:hAnsi="Times New Roman" w:cs="Times New Roman"/>
          <w:bCs/>
          <w:sz w:val="24"/>
          <w:szCs w:val="24"/>
        </w:rPr>
        <w:t>teraksi antara</w:t>
      </w:r>
      <w:r w:rsidRPr="00D86510">
        <w:rPr>
          <w:rFonts w:ascii="Times New Roman" w:hAnsi="Times New Roman" w:cs="Times New Roman"/>
          <w:bCs/>
          <w:sz w:val="24"/>
          <w:szCs w:val="24"/>
        </w:rPr>
        <w:t xml:space="preserve"> </w:t>
      </w:r>
      <w:r w:rsidR="00844FF5" w:rsidRPr="00D86510">
        <w:rPr>
          <w:rFonts w:ascii="Times New Roman" w:hAnsi="Times New Roman" w:cs="Times New Roman"/>
          <w:bCs/>
          <w:sz w:val="24"/>
          <w:szCs w:val="24"/>
        </w:rPr>
        <w:t>profitabilitas,</w:t>
      </w:r>
      <w:r w:rsidR="003E340A" w:rsidRPr="00D86510">
        <w:rPr>
          <w:rFonts w:ascii="Times New Roman" w:hAnsi="Times New Roman" w:cs="Times New Roman"/>
          <w:bCs/>
          <w:sz w:val="24"/>
          <w:szCs w:val="24"/>
        </w:rPr>
        <w:t xml:space="preserve"> likuiditas</w:t>
      </w:r>
      <w:r w:rsidR="00844FF5" w:rsidRPr="00D86510">
        <w:rPr>
          <w:rFonts w:ascii="Times New Roman" w:hAnsi="Times New Roman" w:cs="Times New Roman"/>
          <w:bCs/>
          <w:sz w:val="24"/>
          <w:szCs w:val="24"/>
        </w:rPr>
        <w:t xml:space="preserve">, </w:t>
      </w:r>
      <w:proofErr w:type="gramStart"/>
      <w:r w:rsidR="00844FF5" w:rsidRPr="00D86510">
        <w:rPr>
          <w:rFonts w:ascii="Times New Roman" w:hAnsi="Times New Roman" w:cs="Times New Roman"/>
          <w:bCs/>
          <w:sz w:val="24"/>
          <w:szCs w:val="24"/>
        </w:rPr>
        <w:t>kualitas</w:t>
      </w:r>
      <w:proofErr w:type="gramEnd"/>
      <w:r w:rsidR="00844FF5" w:rsidRPr="00D86510">
        <w:rPr>
          <w:rFonts w:ascii="Times New Roman" w:hAnsi="Times New Roman" w:cs="Times New Roman"/>
          <w:bCs/>
          <w:sz w:val="24"/>
          <w:szCs w:val="24"/>
        </w:rPr>
        <w:t xml:space="preserve"> audit dan komite audit</w:t>
      </w:r>
      <w:r w:rsidR="003E340A" w:rsidRPr="00D86510">
        <w:rPr>
          <w:rFonts w:ascii="Times New Roman" w:hAnsi="Times New Roman" w:cs="Times New Roman"/>
          <w:bCs/>
          <w:sz w:val="24"/>
          <w:szCs w:val="24"/>
        </w:rPr>
        <w:t xml:space="preserve"> </w:t>
      </w:r>
      <w:r w:rsidRPr="00D86510">
        <w:rPr>
          <w:rFonts w:ascii="Times New Roman" w:hAnsi="Times New Roman" w:cs="Times New Roman"/>
          <w:bCs/>
          <w:sz w:val="24"/>
          <w:szCs w:val="24"/>
        </w:rPr>
        <w:t xml:space="preserve">terhadap nilai perusahaan serta melakukan pembuktian empiris terhadap model yang dikembangkan. </w:t>
      </w:r>
      <w:r w:rsidR="00F652BE">
        <w:rPr>
          <w:rFonts w:ascii="Times New Roman" w:hAnsi="Times New Roman" w:cs="Times New Roman"/>
          <w:bCs/>
          <w:sz w:val="24"/>
          <w:szCs w:val="24"/>
        </w:rPr>
        <w:t xml:space="preserve"> </w:t>
      </w:r>
      <w:r w:rsidRPr="00D86510">
        <w:rPr>
          <w:rFonts w:ascii="Times New Roman" w:hAnsi="Times New Roman" w:cs="Times New Roman"/>
          <w:bCs/>
          <w:sz w:val="24"/>
          <w:szCs w:val="24"/>
        </w:rPr>
        <w:t>Adapun tujuan penelitian ini adalah sebagai berikut:</w:t>
      </w:r>
    </w:p>
    <w:p w:rsidR="0002025C" w:rsidRPr="00D86510" w:rsidRDefault="0002025C" w:rsidP="002B0A90">
      <w:pPr>
        <w:numPr>
          <w:ilvl w:val="0"/>
          <w:numId w:val="11"/>
        </w:numPr>
        <w:spacing w:after="0"/>
        <w:ind w:left="720"/>
        <w:rPr>
          <w:rFonts w:ascii="Times New Roman" w:hAnsi="Times New Roman" w:cs="Times New Roman"/>
          <w:bCs/>
          <w:sz w:val="24"/>
          <w:szCs w:val="24"/>
        </w:rPr>
      </w:pPr>
      <w:r w:rsidRPr="00D86510">
        <w:rPr>
          <w:rFonts w:ascii="Times New Roman" w:hAnsi="Times New Roman" w:cs="Times New Roman"/>
          <w:bCs/>
          <w:sz w:val="24"/>
          <w:szCs w:val="24"/>
        </w:rPr>
        <w:t xml:space="preserve">Untuk mengetahui apakah </w:t>
      </w:r>
      <w:r w:rsidR="00720493" w:rsidRPr="00D86510">
        <w:rPr>
          <w:rFonts w:ascii="Times New Roman" w:hAnsi="Times New Roman" w:cs="Times New Roman"/>
          <w:bCs/>
          <w:sz w:val="24"/>
          <w:szCs w:val="24"/>
        </w:rPr>
        <w:t>profitabilitas</w:t>
      </w:r>
      <w:r w:rsidRPr="00D86510">
        <w:rPr>
          <w:rFonts w:ascii="Times New Roman" w:hAnsi="Times New Roman" w:cs="Times New Roman"/>
          <w:bCs/>
          <w:sz w:val="24"/>
          <w:szCs w:val="24"/>
        </w:rPr>
        <w:t xml:space="preserve"> berpengaruh terhadap </w:t>
      </w:r>
      <w:r w:rsidR="003E340A" w:rsidRPr="00D86510">
        <w:rPr>
          <w:rFonts w:ascii="Times New Roman" w:hAnsi="Times New Roman" w:cs="Times New Roman"/>
          <w:bCs/>
          <w:sz w:val="24"/>
          <w:szCs w:val="24"/>
        </w:rPr>
        <w:t>nilai perusahaan</w:t>
      </w:r>
    </w:p>
    <w:p w:rsidR="0002025C" w:rsidRPr="00D86510" w:rsidRDefault="0002025C" w:rsidP="002B0A90">
      <w:pPr>
        <w:numPr>
          <w:ilvl w:val="0"/>
          <w:numId w:val="11"/>
        </w:numPr>
        <w:spacing w:after="0"/>
        <w:ind w:left="720"/>
        <w:rPr>
          <w:rFonts w:ascii="Times New Roman" w:hAnsi="Times New Roman" w:cs="Times New Roman"/>
          <w:bCs/>
          <w:sz w:val="24"/>
          <w:szCs w:val="24"/>
        </w:rPr>
      </w:pPr>
      <w:r w:rsidRPr="00D86510">
        <w:rPr>
          <w:rFonts w:ascii="Times New Roman" w:hAnsi="Times New Roman" w:cs="Times New Roman"/>
          <w:bCs/>
          <w:sz w:val="24"/>
          <w:szCs w:val="24"/>
        </w:rPr>
        <w:t xml:space="preserve">Untuk mengetahui apakah </w:t>
      </w:r>
      <w:r w:rsidR="00720493" w:rsidRPr="00D86510">
        <w:rPr>
          <w:rFonts w:ascii="Times New Roman" w:hAnsi="Times New Roman" w:cs="Times New Roman"/>
          <w:bCs/>
          <w:sz w:val="24"/>
          <w:szCs w:val="24"/>
        </w:rPr>
        <w:t>likuiditas</w:t>
      </w:r>
      <w:r w:rsidR="00720493" w:rsidRPr="00D86510">
        <w:rPr>
          <w:rFonts w:ascii="Times New Roman" w:hAnsi="Times New Roman" w:cs="Times New Roman"/>
          <w:bCs/>
          <w:i/>
          <w:sz w:val="24"/>
          <w:szCs w:val="24"/>
        </w:rPr>
        <w:t xml:space="preserve"> </w:t>
      </w:r>
      <w:r w:rsidRPr="00D86510">
        <w:rPr>
          <w:rFonts w:ascii="Times New Roman" w:hAnsi="Times New Roman" w:cs="Times New Roman"/>
          <w:bCs/>
          <w:sz w:val="24"/>
          <w:szCs w:val="24"/>
        </w:rPr>
        <w:t xml:space="preserve">berpengaruh terhadap </w:t>
      </w:r>
      <w:r w:rsidR="003E340A" w:rsidRPr="00D86510">
        <w:rPr>
          <w:rFonts w:ascii="Times New Roman" w:hAnsi="Times New Roman" w:cs="Times New Roman"/>
          <w:bCs/>
          <w:sz w:val="24"/>
          <w:szCs w:val="24"/>
        </w:rPr>
        <w:t>nilai perusahaan</w:t>
      </w:r>
      <w:r w:rsidRPr="00D86510">
        <w:rPr>
          <w:rFonts w:ascii="Times New Roman" w:hAnsi="Times New Roman" w:cs="Times New Roman"/>
          <w:bCs/>
          <w:sz w:val="24"/>
          <w:szCs w:val="24"/>
        </w:rPr>
        <w:t xml:space="preserve"> </w:t>
      </w:r>
    </w:p>
    <w:p w:rsidR="0002025C" w:rsidRPr="00D86510" w:rsidRDefault="0002025C" w:rsidP="002B0A90">
      <w:pPr>
        <w:numPr>
          <w:ilvl w:val="0"/>
          <w:numId w:val="11"/>
        </w:numPr>
        <w:spacing w:after="0"/>
        <w:ind w:left="720"/>
        <w:rPr>
          <w:rFonts w:ascii="Times New Roman" w:hAnsi="Times New Roman" w:cs="Times New Roman"/>
          <w:bCs/>
          <w:sz w:val="24"/>
          <w:szCs w:val="24"/>
        </w:rPr>
      </w:pPr>
      <w:r w:rsidRPr="00D86510">
        <w:rPr>
          <w:rFonts w:ascii="Times New Roman" w:hAnsi="Times New Roman" w:cs="Times New Roman"/>
          <w:bCs/>
          <w:sz w:val="24"/>
          <w:szCs w:val="24"/>
        </w:rPr>
        <w:t xml:space="preserve">Untuk mengetahui apakah </w:t>
      </w:r>
      <w:r w:rsidR="00502051" w:rsidRPr="00D86510">
        <w:rPr>
          <w:rFonts w:ascii="Times New Roman" w:hAnsi="Times New Roman" w:cs="Times New Roman"/>
          <w:bCs/>
          <w:sz w:val="24"/>
          <w:szCs w:val="24"/>
        </w:rPr>
        <w:t>kualitas audit</w:t>
      </w:r>
      <w:r w:rsidRPr="00D86510">
        <w:rPr>
          <w:rFonts w:ascii="Times New Roman" w:hAnsi="Times New Roman" w:cs="Times New Roman"/>
          <w:bCs/>
          <w:sz w:val="24"/>
          <w:szCs w:val="24"/>
        </w:rPr>
        <w:t xml:space="preserve"> berpengaruh terhadap </w:t>
      </w:r>
      <w:r w:rsidR="003E340A" w:rsidRPr="00D86510">
        <w:rPr>
          <w:rFonts w:ascii="Times New Roman" w:hAnsi="Times New Roman" w:cs="Times New Roman"/>
          <w:bCs/>
          <w:sz w:val="24"/>
          <w:szCs w:val="24"/>
        </w:rPr>
        <w:t>nilai perusahaan</w:t>
      </w:r>
    </w:p>
    <w:p w:rsidR="003169C6" w:rsidRDefault="00FE2691" w:rsidP="002B0A90">
      <w:pPr>
        <w:numPr>
          <w:ilvl w:val="0"/>
          <w:numId w:val="11"/>
        </w:numPr>
        <w:spacing w:after="0" w:line="720" w:lineRule="auto"/>
        <w:ind w:left="720"/>
        <w:rPr>
          <w:rFonts w:ascii="Times New Roman" w:hAnsi="Times New Roman" w:cs="Times New Roman"/>
          <w:bCs/>
          <w:sz w:val="24"/>
          <w:szCs w:val="24"/>
        </w:rPr>
      </w:pPr>
      <w:r w:rsidRPr="00D86510">
        <w:rPr>
          <w:rFonts w:ascii="Times New Roman" w:hAnsi="Times New Roman" w:cs="Times New Roman"/>
          <w:bCs/>
          <w:sz w:val="24"/>
          <w:szCs w:val="24"/>
        </w:rPr>
        <w:t xml:space="preserve">Untuk mengetahui apakah </w:t>
      </w:r>
      <w:r w:rsidR="00502051" w:rsidRPr="00D86510">
        <w:rPr>
          <w:rFonts w:ascii="Times New Roman" w:hAnsi="Times New Roman" w:cs="Times New Roman"/>
          <w:bCs/>
          <w:sz w:val="24"/>
          <w:szCs w:val="24"/>
        </w:rPr>
        <w:t>komite audit</w:t>
      </w:r>
      <w:r w:rsidRPr="00D86510">
        <w:rPr>
          <w:rFonts w:ascii="Times New Roman" w:hAnsi="Times New Roman" w:cs="Times New Roman"/>
          <w:bCs/>
          <w:sz w:val="24"/>
          <w:szCs w:val="24"/>
        </w:rPr>
        <w:t xml:space="preserve"> berpen</w:t>
      </w:r>
      <w:r w:rsidR="003169C6" w:rsidRPr="00D86510">
        <w:rPr>
          <w:rFonts w:ascii="Times New Roman" w:hAnsi="Times New Roman" w:cs="Times New Roman"/>
          <w:bCs/>
          <w:sz w:val="24"/>
          <w:szCs w:val="24"/>
        </w:rPr>
        <w:t>garuh terhadap nilai perusahaan</w:t>
      </w:r>
    </w:p>
    <w:p w:rsidR="00CD2CD4" w:rsidRPr="00D86510" w:rsidRDefault="00CD2CD4" w:rsidP="00E43DA4">
      <w:pPr>
        <w:spacing w:after="0" w:line="240" w:lineRule="auto"/>
        <w:ind w:left="720"/>
        <w:rPr>
          <w:rFonts w:ascii="Times New Roman" w:hAnsi="Times New Roman" w:cs="Times New Roman"/>
          <w:bCs/>
          <w:sz w:val="24"/>
          <w:szCs w:val="24"/>
        </w:rPr>
      </w:pPr>
    </w:p>
    <w:p w:rsidR="00976875" w:rsidRPr="00D86510" w:rsidRDefault="00976875" w:rsidP="00F4503D">
      <w:pPr>
        <w:pStyle w:val="Heading2"/>
        <w:ind w:left="360" w:hanging="360"/>
        <w:rPr>
          <w:rFonts w:cs="Times New Roman"/>
          <w:szCs w:val="24"/>
          <w:lang w:val="en-ID"/>
        </w:rPr>
      </w:pPr>
      <w:bookmarkStart w:id="25" w:name="_Toc515824119"/>
      <w:bookmarkStart w:id="26" w:name="_Toc524620790"/>
      <w:bookmarkStart w:id="27" w:name="_Toc534997720"/>
      <w:bookmarkStart w:id="28" w:name="_Toc535782827"/>
      <w:r w:rsidRPr="00D86510">
        <w:rPr>
          <w:rFonts w:cs="Times New Roman"/>
          <w:szCs w:val="24"/>
          <w:lang w:val="en-ID"/>
        </w:rPr>
        <w:t>Manfaat Penelitian</w:t>
      </w:r>
      <w:bookmarkEnd w:id="25"/>
      <w:bookmarkEnd w:id="26"/>
      <w:bookmarkEnd w:id="27"/>
      <w:bookmarkEnd w:id="28"/>
    </w:p>
    <w:p w:rsidR="0002025C" w:rsidRPr="00425307" w:rsidRDefault="0002025C" w:rsidP="00F4503D">
      <w:pPr>
        <w:pStyle w:val="ListParagraph"/>
        <w:ind w:left="360" w:firstLine="720"/>
        <w:rPr>
          <w:rFonts w:ascii="Times New Roman" w:hAnsi="Times New Roman" w:cs="Times New Roman"/>
          <w:sz w:val="24"/>
          <w:szCs w:val="24"/>
          <w:lang w:val="en-ID"/>
        </w:rPr>
      </w:pPr>
      <w:r w:rsidRPr="00425307">
        <w:rPr>
          <w:rFonts w:ascii="Times New Roman" w:hAnsi="Times New Roman" w:cs="Times New Roman"/>
          <w:sz w:val="24"/>
          <w:szCs w:val="24"/>
          <w:lang w:val="en-ID"/>
        </w:rPr>
        <w:t>Penelitian ini diharapkan memberikan manfaat kepada beberapa pihak, yaitu:</w:t>
      </w:r>
    </w:p>
    <w:p w:rsidR="0002025C" w:rsidRPr="00425307" w:rsidRDefault="0002025C" w:rsidP="002B0A90">
      <w:pPr>
        <w:pStyle w:val="ListParagraph"/>
        <w:numPr>
          <w:ilvl w:val="0"/>
          <w:numId w:val="12"/>
        </w:numPr>
        <w:ind w:left="720"/>
        <w:rPr>
          <w:rFonts w:ascii="Times New Roman" w:hAnsi="Times New Roman" w:cs="Times New Roman"/>
          <w:sz w:val="24"/>
          <w:szCs w:val="24"/>
        </w:rPr>
      </w:pPr>
      <w:r w:rsidRPr="00425307">
        <w:rPr>
          <w:rFonts w:ascii="Times New Roman" w:hAnsi="Times New Roman" w:cs="Times New Roman"/>
          <w:sz w:val="24"/>
          <w:szCs w:val="24"/>
        </w:rPr>
        <w:t>Profesi Akuntan Publik</w:t>
      </w:r>
    </w:p>
    <w:p w:rsidR="002A5073" w:rsidRPr="00425307" w:rsidRDefault="0002025C" w:rsidP="00D51D98">
      <w:pPr>
        <w:pStyle w:val="ListParagraph"/>
        <w:rPr>
          <w:rFonts w:ascii="Times New Roman" w:hAnsi="Times New Roman" w:cs="Times New Roman"/>
          <w:sz w:val="24"/>
          <w:szCs w:val="24"/>
        </w:rPr>
      </w:pPr>
      <w:proofErr w:type="gramStart"/>
      <w:r w:rsidRPr="00425307">
        <w:rPr>
          <w:rFonts w:ascii="Times New Roman" w:hAnsi="Times New Roman" w:cs="Times New Roman"/>
          <w:sz w:val="24"/>
          <w:szCs w:val="24"/>
        </w:rPr>
        <w:t>Hasil penelitian ini diharapkan dapat menjadi bahan informasi bagi profesi akuntan publik mengenai nilai perusahaan pada perusahaan manufaktur.</w:t>
      </w:r>
      <w:proofErr w:type="gramEnd"/>
    </w:p>
    <w:p w:rsidR="0002025C" w:rsidRPr="00425307" w:rsidRDefault="0002025C" w:rsidP="002B0A90">
      <w:pPr>
        <w:pStyle w:val="ListParagraph"/>
        <w:numPr>
          <w:ilvl w:val="0"/>
          <w:numId w:val="12"/>
        </w:numPr>
        <w:ind w:left="720"/>
        <w:rPr>
          <w:rFonts w:ascii="Times New Roman" w:hAnsi="Times New Roman" w:cs="Times New Roman"/>
          <w:sz w:val="24"/>
          <w:szCs w:val="24"/>
        </w:rPr>
      </w:pPr>
      <w:r w:rsidRPr="00425307">
        <w:rPr>
          <w:rFonts w:ascii="Times New Roman" w:hAnsi="Times New Roman" w:cs="Times New Roman"/>
          <w:sz w:val="24"/>
          <w:szCs w:val="24"/>
        </w:rPr>
        <w:t xml:space="preserve">Penelitian lanjutan </w:t>
      </w:r>
    </w:p>
    <w:p w:rsidR="007B11E1" w:rsidRPr="00425307" w:rsidRDefault="0002025C" w:rsidP="00D51D98">
      <w:pPr>
        <w:pStyle w:val="ListParagraph"/>
        <w:rPr>
          <w:rFonts w:ascii="Times New Roman" w:hAnsi="Times New Roman" w:cs="Times New Roman"/>
          <w:sz w:val="24"/>
          <w:szCs w:val="24"/>
        </w:rPr>
      </w:pPr>
      <w:proofErr w:type="gramStart"/>
      <w:r w:rsidRPr="00425307">
        <w:rPr>
          <w:rFonts w:ascii="Times New Roman" w:hAnsi="Times New Roman" w:cs="Times New Roman"/>
          <w:sz w:val="24"/>
          <w:szCs w:val="24"/>
        </w:rPr>
        <w:t>Hasil penelitian ini diharapkan dapat digunakan sebagai bahan referensi untuk melakukan penelitian selanjutnya mengenai faktor- faktor yang mempengaruhi nilai perusahaan pada perusahaan yang ada di Indonesia.</w:t>
      </w:r>
      <w:proofErr w:type="gramEnd"/>
    </w:p>
    <w:p w:rsidR="0002025C" w:rsidRPr="00425307" w:rsidRDefault="0002025C" w:rsidP="002B0A90">
      <w:pPr>
        <w:pStyle w:val="ListParagraph"/>
        <w:numPr>
          <w:ilvl w:val="0"/>
          <w:numId w:val="12"/>
        </w:numPr>
        <w:ind w:left="720"/>
        <w:rPr>
          <w:rFonts w:ascii="Times New Roman" w:hAnsi="Times New Roman" w:cs="Times New Roman"/>
          <w:sz w:val="24"/>
          <w:szCs w:val="24"/>
        </w:rPr>
      </w:pPr>
      <w:r w:rsidRPr="00425307">
        <w:rPr>
          <w:rFonts w:ascii="Times New Roman" w:hAnsi="Times New Roman" w:cs="Times New Roman"/>
          <w:sz w:val="24"/>
          <w:szCs w:val="24"/>
        </w:rPr>
        <w:t xml:space="preserve">Peneliti </w:t>
      </w:r>
    </w:p>
    <w:p w:rsidR="00D158E7" w:rsidRPr="00D86510" w:rsidRDefault="00844FF5" w:rsidP="00D51D98">
      <w:pPr>
        <w:pStyle w:val="ListParagraph"/>
        <w:rPr>
          <w:rFonts w:ascii="Times New Roman" w:hAnsi="Times New Roman" w:cs="Times New Roman"/>
          <w:i/>
          <w:sz w:val="24"/>
        </w:rPr>
      </w:pPr>
      <w:proofErr w:type="gramStart"/>
      <w:r w:rsidRPr="00425307">
        <w:rPr>
          <w:rFonts w:ascii="Times New Roman" w:hAnsi="Times New Roman" w:cs="Times New Roman"/>
          <w:sz w:val="24"/>
          <w:szCs w:val="24"/>
        </w:rPr>
        <w:t>Hasil penelitian ini diharapkan dapat me</w:t>
      </w:r>
      <w:r w:rsidR="0002025C" w:rsidRPr="00425307">
        <w:rPr>
          <w:rFonts w:ascii="Times New Roman" w:hAnsi="Times New Roman" w:cs="Times New Roman"/>
          <w:sz w:val="24"/>
          <w:szCs w:val="24"/>
        </w:rPr>
        <w:t>nambah wawasan dan pengetahuan peneliti mengenai faktor-faktor yang mempengaruhi nilai dan sebagai salah satu syarat untuk memperoleh gelar sarjana Akuntansi</w:t>
      </w:r>
      <w:r w:rsidR="0002025C" w:rsidRPr="00E43DA4">
        <w:rPr>
          <w:rFonts w:ascii="Times New Roman" w:hAnsi="Times New Roman" w:cs="Times New Roman"/>
          <w:sz w:val="24"/>
          <w:szCs w:val="24"/>
        </w:rPr>
        <w:t xml:space="preserve"> Institut Bisnis dan Informasi Kwik Kian Gie.</w:t>
      </w:r>
      <w:proofErr w:type="gramEnd"/>
    </w:p>
    <w:sectPr w:rsidR="00D158E7" w:rsidRPr="00D86510" w:rsidSect="00A22201">
      <w:footerReference w:type="default" r:id="rId9"/>
      <w:footerReference w:type="first" r:id="rId10"/>
      <w:pgSz w:w="11907" w:h="16839" w:code="9"/>
      <w:pgMar w:top="1418" w:right="1418" w:bottom="1418" w:left="1701"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410F" w:rsidRDefault="0039410F" w:rsidP="00870E9C">
      <w:pPr>
        <w:spacing w:after="0" w:line="240" w:lineRule="auto"/>
      </w:pPr>
      <w:r>
        <w:separator/>
      </w:r>
    </w:p>
  </w:endnote>
  <w:endnote w:type="continuationSeparator" w:id="1">
    <w:p w:rsidR="0039410F" w:rsidRDefault="0039410F" w:rsidP="00870E9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Sans-Regular">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5511939"/>
      <w:docPartObj>
        <w:docPartGallery w:val="Page Numbers (Bottom of Page)"/>
        <w:docPartUnique/>
      </w:docPartObj>
    </w:sdtPr>
    <w:sdtContent>
      <w:p w:rsidR="00A22201" w:rsidRDefault="00A22201" w:rsidP="00A22201">
        <w:pPr>
          <w:pStyle w:val="Footer"/>
          <w:ind w:left="0"/>
          <w:jc w:val="center"/>
        </w:pPr>
        <w:fldSimple w:instr=" PAGE   \* MERGEFORMAT ">
          <w:r>
            <w:rPr>
              <w:noProof/>
            </w:rPr>
            <w:t>2</w:t>
          </w:r>
        </w:fldSimple>
      </w:p>
    </w:sdtContent>
  </w:sdt>
  <w:p w:rsidR="00A22201" w:rsidRDefault="00A222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25511938"/>
      <w:docPartObj>
        <w:docPartGallery w:val="Page Numbers (Bottom of Page)"/>
        <w:docPartUnique/>
      </w:docPartObj>
    </w:sdtPr>
    <w:sdtContent>
      <w:p w:rsidR="00A22201" w:rsidRDefault="00A22201" w:rsidP="00A22201">
        <w:pPr>
          <w:pStyle w:val="Footer"/>
          <w:ind w:left="0"/>
          <w:jc w:val="center"/>
        </w:pPr>
        <w:fldSimple w:instr=" PAGE   \* MERGEFORMAT ">
          <w:r>
            <w:rPr>
              <w:noProof/>
            </w:rPr>
            <w:t>1</w:t>
          </w:r>
        </w:fldSimple>
      </w:p>
    </w:sdtContent>
  </w:sdt>
  <w:p w:rsidR="00A22201" w:rsidRDefault="00A222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410F" w:rsidRDefault="0039410F" w:rsidP="00870E9C">
      <w:pPr>
        <w:spacing w:after="0" w:line="240" w:lineRule="auto"/>
      </w:pPr>
      <w:r>
        <w:separator/>
      </w:r>
    </w:p>
  </w:footnote>
  <w:footnote w:type="continuationSeparator" w:id="1">
    <w:p w:rsidR="0039410F" w:rsidRDefault="0039410F" w:rsidP="00870E9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7260D"/>
    <w:multiLevelType w:val="hybridMultilevel"/>
    <w:tmpl w:val="2216E816"/>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
    <w:nsid w:val="02F23750"/>
    <w:multiLevelType w:val="hybridMultilevel"/>
    <w:tmpl w:val="C4940194"/>
    <w:lvl w:ilvl="0" w:tplc="7E5AB6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3DD5AC2"/>
    <w:multiLevelType w:val="hybridMultilevel"/>
    <w:tmpl w:val="1A7EC184"/>
    <w:lvl w:ilvl="0" w:tplc="7E5AB664">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0B3A77"/>
    <w:multiLevelType w:val="hybridMultilevel"/>
    <w:tmpl w:val="DFE4B3F8"/>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5">
    <w:nsid w:val="10B06502"/>
    <w:multiLevelType w:val="hybridMultilevel"/>
    <w:tmpl w:val="7ABC023A"/>
    <w:lvl w:ilvl="0" w:tplc="0409000F">
      <w:start w:val="1"/>
      <w:numFmt w:val="decimal"/>
      <w:lvlText w:val="%1."/>
      <w:lvlJc w:val="left"/>
      <w:pPr>
        <w:ind w:left="7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12CA75F4"/>
    <w:multiLevelType w:val="hybridMultilevel"/>
    <w:tmpl w:val="C4940194"/>
    <w:lvl w:ilvl="0" w:tplc="7E5AB6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30C5D5B"/>
    <w:multiLevelType w:val="hybridMultilevel"/>
    <w:tmpl w:val="A6E2BB5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A475DA"/>
    <w:multiLevelType w:val="hybridMultilevel"/>
    <w:tmpl w:val="F46450EA"/>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18ED6641"/>
    <w:multiLevelType w:val="hybridMultilevel"/>
    <w:tmpl w:val="13A4CC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A637C86"/>
    <w:multiLevelType w:val="hybridMultilevel"/>
    <w:tmpl w:val="0A107C7A"/>
    <w:lvl w:ilvl="0" w:tplc="0409000F">
      <w:start w:val="1"/>
      <w:numFmt w:val="decimal"/>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1">
    <w:nsid w:val="1B1D69A5"/>
    <w:multiLevelType w:val="hybridMultilevel"/>
    <w:tmpl w:val="DCB222AC"/>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1B39123F"/>
    <w:multiLevelType w:val="hybridMultilevel"/>
    <w:tmpl w:val="46DAA316"/>
    <w:lvl w:ilvl="0" w:tplc="04090011">
      <w:start w:val="1"/>
      <w:numFmt w:val="decimal"/>
      <w:lvlText w:val="%1)"/>
      <w:lvlJc w:val="left"/>
      <w:pPr>
        <w:ind w:left="3294" w:hanging="360"/>
      </w:pPr>
    </w:lvl>
    <w:lvl w:ilvl="1" w:tplc="04090019" w:tentative="1">
      <w:start w:val="1"/>
      <w:numFmt w:val="lowerLetter"/>
      <w:lvlText w:val="%2."/>
      <w:lvlJc w:val="left"/>
      <w:pPr>
        <w:ind w:left="4014" w:hanging="360"/>
      </w:pPr>
    </w:lvl>
    <w:lvl w:ilvl="2" w:tplc="0409001B" w:tentative="1">
      <w:start w:val="1"/>
      <w:numFmt w:val="lowerRoman"/>
      <w:lvlText w:val="%3."/>
      <w:lvlJc w:val="right"/>
      <w:pPr>
        <w:ind w:left="4734" w:hanging="180"/>
      </w:pPr>
    </w:lvl>
    <w:lvl w:ilvl="3" w:tplc="0409000F" w:tentative="1">
      <w:start w:val="1"/>
      <w:numFmt w:val="decimal"/>
      <w:lvlText w:val="%4."/>
      <w:lvlJc w:val="left"/>
      <w:pPr>
        <w:ind w:left="5454" w:hanging="360"/>
      </w:pPr>
    </w:lvl>
    <w:lvl w:ilvl="4" w:tplc="04090019" w:tentative="1">
      <w:start w:val="1"/>
      <w:numFmt w:val="lowerLetter"/>
      <w:lvlText w:val="%5."/>
      <w:lvlJc w:val="left"/>
      <w:pPr>
        <w:ind w:left="6174" w:hanging="360"/>
      </w:pPr>
    </w:lvl>
    <w:lvl w:ilvl="5" w:tplc="0409001B" w:tentative="1">
      <w:start w:val="1"/>
      <w:numFmt w:val="lowerRoman"/>
      <w:lvlText w:val="%6."/>
      <w:lvlJc w:val="right"/>
      <w:pPr>
        <w:ind w:left="6894" w:hanging="180"/>
      </w:pPr>
    </w:lvl>
    <w:lvl w:ilvl="6" w:tplc="0409000F" w:tentative="1">
      <w:start w:val="1"/>
      <w:numFmt w:val="decimal"/>
      <w:lvlText w:val="%7."/>
      <w:lvlJc w:val="left"/>
      <w:pPr>
        <w:ind w:left="7614" w:hanging="360"/>
      </w:pPr>
    </w:lvl>
    <w:lvl w:ilvl="7" w:tplc="04090019" w:tentative="1">
      <w:start w:val="1"/>
      <w:numFmt w:val="lowerLetter"/>
      <w:lvlText w:val="%8."/>
      <w:lvlJc w:val="left"/>
      <w:pPr>
        <w:ind w:left="8334" w:hanging="360"/>
      </w:pPr>
    </w:lvl>
    <w:lvl w:ilvl="8" w:tplc="0409001B" w:tentative="1">
      <w:start w:val="1"/>
      <w:numFmt w:val="lowerRoman"/>
      <w:lvlText w:val="%9."/>
      <w:lvlJc w:val="right"/>
      <w:pPr>
        <w:ind w:left="9054" w:hanging="180"/>
      </w:pPr>
    </w:lvl>
  </w:abstractNum>
  <w:abstractNum w:abstractNumId="13">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BC6B79"/>
    <w:multiLevelType w:val="hybridMultilevel"/>
    <w:tmpl w:val="67D278B8"/>
    <w:lvl w:ilvl="0" w:tplc="D178A3EC">
      <w:start w:val="1"/>
      <w:numFmt w:val="lowerLetter"/>
      <w:lvlText w:val="%1."/>
      <w:lvlJc w:val="left"/>
      <w:pPr>
        <w:ind w:left="1843" w:hanging="360"/>
      </w:pPr>
      <w:rPr>
        <w:rFonts w:ascii="Times New Roman" w:hAnsi="Times New Roman" w:cs="Times New Roman" w:hint="default"/>
        <w:i w:val="0"/>
      </w:r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15">
    <w:nsid w:val="26985186"/>
    <w:multiLevelType w:val="hybridMultilevel"/>
    <w:tmpl w:val="7E32C236"/>
    <w:lvl w:ilvl="0" w:tplc="0409000F">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28D418B2"/>
    <w:multiLevelType w:val="hybridMultilevel"/>
    <w:tmpl w:val="D8500B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2DF25F89"/>
    <w:multiLevelType w:val="hybridMultilevel"/>
    <w:tmpl w:val="5DC48F76"/>
    <w:lvl w:ilvl="0" w:tplc="0409000F">
      <w:start w:val="1"/>
      <w:numFmt w:val="decimal"/>
      <w:lvlText w:val="%1."/>
      <w:lvlJc w:val="left"/>
      <w:pPr>
        <w:ind w:left="7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34782372"/>
    <w:multiLevelType w:val="hybridMultilevel"/>
    <w:tmpl w:val="B074F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D715DC"/>
    <w:multiLevelType w:val="hybridMultilevel"/>
    <w:tmpl w:val="D8500B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nsid w:val="3D7B635D"/>
    <w:multiLevelType w:val="hybridMultilevel"/>
    <w:tmpl w:val="84181400"/>
    <w:lvl w:ilvl="0" w:tplc="04090015">
      <w:start w:val="1"/>
      <w:numFmt w:val="upperLetter"/>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nsid w:val="3E0B6067"/>
    <w:multiLevelType w:val="hybridMultilevel"/>
    <w:tmpl w:val="3A5EA99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22">
    <w:nsid w:val="425446FE"/>
    <w:multiLevelType w:val="hybridMultilevel"/>
    <w:tmpl w:val="B074F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91174C"/>
    <w:multiLevelType w:val="hybridMultilevel"/>
    <w:tmpl w:val="EA4CFB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C02614"/>
    <w:multiLevelType w:val="hybridMultilevel"/>
    <w:tmpl w:val="08145542"/>
    <w:lvl w:ilvl="0" w:tplc="0409000F">
      <w:start w:val="1"/>
      <w:numFmt w:val="decimal"/>
      <w:lvlText w:val="%1."/>
      <w:lvlJc w:val="left"/>
      <w:pPr>
        <w:ind w:left="7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4E281ECF"/>
    <w:multiLevelType w:val="hybridMultilevel"/>
    <w:tmpl w:val="4350BB60"/>
    <w:lvl w:ilvl="0" w:tplc="6A7A54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EEF763F"/>
    <w:multiLevelType w:val="hybridMultilevel"/>
    <w:tmpl w:val="410CFE6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4FC90A42"/>
    <w:multiLevelType w:val="hybridMultilevel"/>
    <w:tmpl w:val="7340C3D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51DB0C7C"/>
    <w:multiLevelType w:val="hybridMultilevel"/>
    <w:tmpl w:val="E6C6FD94"/>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55A90950"/>
    <w:multiLevelType w:val="hybridMultilevel"/>
    <w:tmpl w:val="BE78B2D6"/>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0">
    <w:nsid w:val="5AC91206"/>
    <w:multiLevelType w:val="hybridMultilevel"/>
    <w:tmpl w:val="F46450EA"/>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1">
    <w:nsid w:val="5CDF3395"/>
    <w:multiLevelType w:val="hybridMultilevel"/>
    <w:tmpl w:val="AB28B420"/>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32">
    <w:nsid w:val="5CE15DD3"/>
    <w:multiLevelType w:val="hybridMultilevel"/>
    <w:tmpl w:val="4C0CE0E2"/>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nsid w:val="5D5C5122"/>
    <w:multiLevelType w:val="hybridMultilevel"/>
    <w:tmpl w:val="C4940194"/>
    <w:lvl w:ilvl="0" w:tplc="7E5AB66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1A3901"/>
    <w:multiLevelType w:val="hybridMultilevel"/>
    <w:tmpl w:val="C4940194"/>
    <w:lvl w:ilvl="0" w:tplc="7E5AB6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5FCB2BAD"/>
    <w:multiLevelType w:val="hybridMultilevel"/>
    <w:tmpl w:val="AB28B420"/>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37">
    <w:nsid w:val="64E02FE9"/>
    <w:multiLevelType w:val="hybridMultilevel"/>
    <w:tmpl w:val="3C9A4B8E"/>
    <w:lvl w:ilvl="0" w:tplc="A21EEBF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B8D5EBA"/>
    <w:multiLevelType w:val="hybridMultilevel"/>
    <w:tmpl w:val="B2142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ECE16D3"/>
    <w:multiLevelType w:val="hybridMultilevel"/>
    <w:tmpl w:val="68227C8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40">
    <w:nsid w:val="73BB16E2"/>
    <w:multiLevelType w:val="hybridMultilevel"/>
    <w:tmpl w:val="2216F118"/>
    <w:lvl w:ilvl="0" w:tplc="CEEA85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34"/>
  </w:num>
  <w:num w:numId="2">
    <w:abstractNumId w:val="13"/>
  </w:num>
  <w:num w:numId="3">
    <w:abstractNumId w:val="41"/>
  </w:num>
  <w:num w:numId="4">
    <w:abstractNumId w:val="15"/>
  </w:num>
  <w:num w:numId="5">
    <w:abstractNumId w:val="7"/>
  </w:num>
  <w:num w:numId="6">
    <w:abstractNumId w:val="16"/>
  </w:num>
  <w:num w:numId="7">
    <w:abstractNumId w:val="17"/>
  </w:num>
  <w:num w:numId="8">
    <w:abstractNumId w:val="31"/>
  </w:num>
  <w:num w:numId="9">
    <w:abstractNumId w:val="3"/>
  </w:num>
  <w:num w:numId="10">
    <w:abstractNumId w:val="18"/>
  </w:num>
  <w:num w:numId="11">
    <w:abstractNumId w:val="37"/>
  </w:num>
  <w:num w:numId="12">
    <w:abstractNumId w:val="10"/>
  </w:num>
  <w:num w:numId="13">
    <w:abstractNumId w:val="4"/>
  </w:num>
  <w:num w:numId="14">
    <w:abstractNumId w:val="25"/>
  </w:num>
  <w:num w:numId="15">
    <w:abstractNumId w:val="39"/>
  </w:num>
  <w:num w:numId="16">
    <w:abstractNumId w:val="32"/>
  </w:num>
  <w:num w:numId="17">
    <w:abstractNumId w:val="28"/>
  </w:num>
  <w:num w:numId="18">
    <w:abstractNumId w:val="35"/>
  </w:num>
  <w:num w:numId="19">
    <w:abstractNumId w:val="8"/>
  </w:num>
  <w:num w:numId="20">
    <w:abstractNumId w:val="29"/>
  </w:num>
  <w:num w:numId="21">
    <w:abstractNumId w:val="11"/>
  </w:num>
  <w:num w:numId="22">
    <w:abstractNumId w:val="12"/>
  </w:num>
  <w:num w:numId="23">
    <w:abstractNumId w:val="22"/>
  </w:num>
  <w:num w:numId="24">
    <w:abstractNumId w:val="14"/>
  </w:num>
  <w:num w:numId="25">
    <w:abstractNumId w:val="0"/>
  </w:num>
  <w:num w:numId="26">
    <w:abstractNumId w:val="19"/>
  </w:num>
  <w:num w:numId="27">
    <w:abstractNumId w:val="6"/>
  </w:num>
  <w:num w:numId="28">
    <w:abstractNumId w:val="2"/>
  </w:num>
  <w:num w:numId="29">
    <w:abstractNumId w:val="34"/>
    <w:lvlOverride w:ilvl="0">
      <w:startOverride w:val="1"/>
    </w:lvlOverride>
  </w:num>
  <w:num w:numId="30">
    <w:abstractNumId w:val="41"/>
    <w:lvlOverride w:ilvl="0">
      <w:startOverride w:val="1"/>
    </w:lvlOverride>
  </w:num>
  <w:num w:numId="31">
    <w:abstractNumId w:val="36"/>
  </w:num>
  <w:num w:numId="32">
    <w:abstractNumId w:val="33"/>
  </w:num>
  <w:num w:numId="33">
    <w:abstractNumId w:val="1"/>
  </w:num>
  <w:num w:numId="34">
    <w:abstractNumId w:val="41"/>
    <w:lvlOverride w:ilvl="0">
      <w:startOverride w:val="1"/>
    </w:lvlOverride>
  </w:num>
  <w:num w:numId="35">
    <w:abstractNumId w:val="30"/>
  </w:num>
  <w:num w:numId="36">
    <w:abstractNumId w:val="26"/>
  </w:num>
  <w:num w:numId="37">
    <w:abstractNumId w:val="34"/>
    <w:lvlOverride w:ilvl="0">
      <w:startOverride w:val="1"/>
    </w:lvlOverride>
  </w:num>
  <w:num w:numId="38">
    <w:abstractNumId w:val="24"/>
  </w:num>
  <w:num w:numId="39">
    <w:abstractNumId w:val="40"/>
  </w:num>
  <w:num w:numId="40">
    <w:abstractNumId w:val="34"/>
    <w:lvlOverride w:ilvl="0">
      <w:startOverride w:val="1"/>
    </w:lvlOverride>
  </w:num>
  <w:num w:numId="41">
    <w:abstractNumId w:val="34"/>
    <w:lvlOverride w:ilvl="0">
      <w:startOverride w:val="1"/>
    </w:lvlOverride>
  </w:num>
  <w:num w:numId="42">
    <w:abstractNumId w:val="41"/>
    <w:lvlOverride w:ilvl="0">
      <w:startOverride w:val="1"/>
    </w:lvlOverride>
  </w:num>
  <w:num w:numId="43">
    <w:abstractNumId w:val="38"/>
  </w:num>
  <w:num w:numId="44">
    <w:abstractNumId w:val="27"/>
  </w:num>
  <w:num w:numId="45">
    <w:abstractNumId w:val="21"/>
  </w:num>
  <w:num w:numId="46">
    <w:abstractNumId w:val="5"/>
  </w:num>
  <w:num w:numId="47">
    <w:abstractNumId w:val="20"/>
  </w:num>
  <w:num w:numId="48">
    <w:abstractNumId w:val="23"/>
  </w:num>
  <w:num w:numId="49">
    <w:abstractNumId w:val="9"/>
  </w:num>
  <w:num w:numId="50">
    <w:abstractNumId w:val="34"/>
    <w:lvlOverride w:ilvl="0">
      <w:startOverride w:val="1"/>
    </w:lvlOverride>
  </w:num>
  <w:numIdMacAtCleanup w:val="4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63169">
      <o:colormenu v:ext="edit" fillcolor="none [3212]" strokecolor="none"/>
    </o:shapedefaults>
  </w:hdrShapeDefaults>
  <w:footnotePr>
    <w:footnote w:id="0"/>
    <w:footnote w:id="1"/>
  </w:footnotePr>
  <w:endnotePr>
    <w:endnote w:id="0"/>
    <w:endnote w:id="1"/>
  </w:endnotePr>
  <w:compat>
    <w:useFELayout/>
  </w:compat>
  <w:rsids>
    <w:rsidRoot w:val="007B4135"/>
    <w:rsid w:val="00000D58"/>
    <w:rsid w:val="00001C59"/>
    <w:rsid w:val="0000721E"/>
    <w:rsid w:val="000074E5"/>
    <w:rsid w:val="00007648"/>
    <w:rsid w:val="00011831"/>
    <w:rsid w:val="00013FEC"/>
    <w:rsid w:val="00014C01"/>
    <w:rsid w:val="00016A6A"/>
    <w:rsid w:val="00017D71"/>
    <w:rsid w:val="0002025C"/>
    <w:rsid w:val="0002187C"/>
    <w:rsid w:val="00023E33"/>
    <w:rsid w:val="00026A1E"/>
    <w:rsid w:val="000301ED"/>
    <w:rsid w:val="00031EBB"/>
    <w:rsid w:val="00032352"/>
    <w:rsid w:val="00032813"/>
    <w:rsid w:val="000447ED"/>
    <w:rsid w:val="00045F30"/>
    <w:rsid w:val="00047877"/>
    <w:rsid w:val="000525B2"/>
    <w:rsid w:val="00054016"/>
    <w:rsid w:val="000553BF"/>
    <w:rsid w:val="0005566C"/>
    <w:rsid w:val="00060F1F"/>
    <w:rsid w:val="00062B7C"/>
    <w:rsid w:val="000630A6"/>
    <w:rsid w:val="00070D15"/>
    <w:rsid w:val="00071216"/>
    <w:rsid w:val="00076628"/>
    <w:rsid w:val="0008699E"/>
    <w:rsid w:val="00091C27"/>
    <w:rsid w:val="000939EA"/>
    <w:rsid w:val="00093CEC"/>
    <w:rsid w:val="00094736"/>
    <w:rsid w:val="00094EE1"/>
    <w:rsid w:val="000967B0"/>
    <w:rsid w:val="00096B9C"/>
    <w:rsid w:val="00097EFC"/>
    <w:rsid w:val="000A0307"/>
    <w:rsid w:val="000A1724"/>
    <w:rsid w:val="000A1B13"/>
    <w:rsid w:val="000A58E6"/>
    <w:rsid w:val="000A6C83"/>
    <w:rsid w:val="000B193D"/>
    <w:rsid w:val="000B2BD8"/>
    <w:rsid w:val="000B638A"/>
    <w:rsid w:val="000B7D61"/>
    <w:rsid w:val="000C10D3"/>
    <w:rsid w:val="000C2555"/>
    <w:rsid w:val="000C55CE"/>
    <w:rsid w:val="000C5D7B"/>
    <w:rsid w:val="000D00EB"/>
    <w:rsid w:val="000D0C84"/>
    <w:rsid w:val="000D1259"/>
    <w:rsid w:val="000D3127"/>
    <w:rsid w:val="000D3B71"/>
    <w:rsid w:val="000D535B"/>
    <w:rsid w:val="000D5A1A"/>
    <w:rsid w:val="000E110C"/>
    <w:rsid w:val="000E1AE6"/>
    <w:rsid w:val="000E5E1E"/>
    <w:rsid w:val="000E7F8B"/>
    <w:rsid w:val="000F05B6"/>
    <w:rsid w:val="000F1280"/>
    <w:rsid w:val="000F3D92"/>
    <w:rsid w:val="000F46BF"/>
    <w:rsid w:val="000F6B22"/>
    <w:rsid w:val="00102B0F"/>
    <w:rsid w:val="00106173"/>
    <w:rsid w:val="00106E43"/>
    <w:rsid w:val="0011198F"/>
    <w:rsid w:val="001124F3"/>
    <w:rsid w:val="00117458"/>
    <w:rsid w:val="0011781F"/>
    <w:rsid w:val="00121A63"/>
    <w:rsid w:val="001225A6"/>
    <w:rsid w:val="001229B5"/>
    <w:rsid w:val="00123FE3"/>
    <w:rsid w:val="00125F50"/>
    <w:rsid w:val="0013382E"/>
    <w:rsid w:val="00133974"/>
    <w:rsid w:val="00137D1F"/>
    <w:rsid w:val="001406BB"/>
    <w:rsid w:val="00147DE4"/>
    <w:rsid w:val="0015249F"/>
    <w:rsid w:val="0015272E"/>
    <w:rsid w:val="00152737"/>
    <w:rsid w:val="001538D8"/>
    <w:rsid w:val="001619CB"/>
    <w:rsid w:val="001625A5"/>
    <w:rsid w:val="00163487"/>
    <w:rsid w:val="0016458B"/>
    <w:rsid w:val="001677D6"/>
    <w:rsid w:val="00172273"/>
    <w:rsid w:val="001730AE"/>
    <w:rsid w:val="001812AA"/>
    <w:rsid w:val="00183E50"/>
    <w:rsid w:val="00184ABD"/>
    <w:rsid w:val="00190633"/>
    <w:rsid w:val="0019149B"/>
    <w:rsid w:val="001A1A7B"/>
    <w:rsid w:val="001A2E75"/>
    <w:rsid w:val="001A3BBA"/>
    <w:rsid w:val="001A41EA"/>
    <w:rsid w:val="001A7FFC"/>
    <w:rsid w:val="001B2C39"/>
    <w:rsid w:val="001B41EA"/>
    <w:rsid w:val="001B6876"/>
    <w:rsid w:val="001B6FF9"/>
    <w:rsid w:val="001C2270"/>
    <w:rsid w:val="001C280F"/>
    <w:rsid w:val="001D209C"/>
    <w:rsid w:val="001D336C"/>
    <w:rsid w:val="001D555B"/>
    <w:rsid w:val="001D763E"/>
    <w:rsid w:val="001E443F"/>
    <w:rsid w:val="001E68D8"/>
    <w:rsid w:val="001F2382"/>
    <w:rsid w:val="001F32F0"/>
    <w:rsid w:val="001F343B"/>
    <w:rsid w:val="001F5470"/>
    <w:rsid w:val="001F6D8D"/>
    <w:rsid w:val="001F7518"/>
    <w:rsid w:val="00203D34"/>
    <w:rsid w:val="002047F1"/>
    <w:rsid w:val="00210394"/>
    <w:rsid w:val="00211524"/>
    <w:rsid w:val="00214F4A"/>
    <w:rsid w:val="00215C9D"/>
    <w:rsid w:val="00215CDF"/>
    <w:rsid w:val="002239A9"/>
    <w:rsid w:val="00224A6E"/>
    <w:rsid w:val="00231412"/>
    <w:rsid w:val="002404C7"/>
    <w:rsid w:val="00240575"/>
    <w:rsid w:val="00242F89"/>
    <w:rsid w:val="002430E9"/>
    <w:rsid w:val="002475E0"/>
    <w:rsid w:val="0025159F"/>
    <w:rsid w:val="00252FDA"/>
    <w:rsid w:val="00254A43"/>
    <w:rsid w:val="00255DC2"/>
    <w:rsid w:val="0025621A"/>
    <w:rsid w:val="002567A3"/>
    <w:rsid w:val="00256C35"/>
    <w:rsid w:val="00257E38"/>
    <w:rsid w:val="00261D9D"/>
    <w:rsid w:val="0026377C"/>
    <w:rsid w:val="00265998"/>
    <w:rsid w:val="00265D4F"/>
    <w:rsid w:val="00266FD6"/>
    <w:rsid w:val="00274328"/>
    <w:rsid w:val="0028041B"/>
    <w:rsid w:val="00280D37"/>
    <w:rsid w:val="00282185"/>
    <w:rsid w:val="00283704"/>
    <w:rsid w:val="00285560"/>
    <w:rsid w:val="00287D5D"/>
    <w:rsid w:val="002926C0"/>
    <w:rsid w:val="00292828"/>
    <w:rsid w:val="002971AE"/>
    <w:rsid w:val="002A5073"/>
    <w:rsid w:val="002A5A69"/>
    <w:rsid w:val="002B0A90"/>
    <w:rsid w:val="002B2855"/>
    <w:rsid w:val="002B3669"/>
    <w:rsid w:val="002B54E7"/>
    <w:rsid w:val="002B554F"/>
    <w:rsid w:val="002B6BE7"/>
    <w:rsid w:val="002B7900"/>
    <w:rsid w:val="002C20D8"/>
    <w:rsid w:val="002C42BB"/>
    <w:rsid w:val="002C456B"/>
    <w:rsid w:val="002C4DFE"/>
    <w:rsid w:val="002D2EA6"/>
    <w:rsid w:val="002D410A"/>
    <w:rsid w:val="002D6931"/>
    <w:rsid w:val="002E1823"/>
    <w:rsid w:val="002E4391"/>
    <w:rsid w:val="002E4BC9"/>
    <w:rsid w:val="002F1C36"/>
    <w:rsid w:val="002F53D0"/>
    <w:rsid w:val="002F7E39"/>
    <w:rsid w:val="002F7FF2"/>
    <w:rsid w:val="00301218"/>
    <w:rsid w:val="0030227B"/>
    <w:rsid w:val="0031128D"/>
    <w:rsid w:val="00312E50"/>
    <w:rsid w:val="00312F3F"/>
    <w:rsid w:val="003130EB"/>
    <w:rsid w:val="00314469"/>
    <w:rsid w:val="00314579"/>
    <w:rsid w:val="003158A5"/>
    <w:rsid w:val="003169C6"/>
    <w:rsid w:val="0031762E"/>
    <w:rsid w:val="00322EC1"/>
    <w:rsid w:val="0032389B"/>
    <w:rsid w:val="003249C5"/>
    <w:rsid w:val="003259BE"/>
    <w:rsid w:val="00327277"/>
    <w:rsid w:val="00330CD5"/>
    <w:rsid w:val="003324B9"/>
    <w:rsid w:val="00334FC0"/>
    <w:rsid w:val="0034057D"/>
    <w:rsid w:val="003419D1"/>
    <w:rsid w:val="00344DA1"/>
    <w:rsid w:val="00344F9B"/>
    <w:rsid w:val="003457FC"/>
    <w:rsid w:val="003479CD"/>
    <w:rsid w:val="00352B28"/>
    <w:rsid w:val="0035300D"/>
    <w:rsid w:val="00354849"/>
    <w:rsid w:val="003600DA"/>
    <w:rsid w:val="00360607"/>
    <w:rsid w:val="0036217B"/>
    <w:rsid w:val="00362DDC"/>
    <w:rsid w:val="003667A7"/>
    <w:rsid w:val="00366DA3"/>
    <w:rsid w:val="00366F1D"/>
    <w:rsid w:val="00367210"/>
    <w:rsid w:val="00370C22"/>
    <w:rsid w:val="00373DD5"/>
    <w:rsid w:val="00380248"/>
    <w:rsid w:val="003819E0"/>
    <w:rsid w:val="00382162"/>
    <w:rsid w:val="003825B2"/>
    <w:rsid w:val="003830AA"/>
    <w:rsid w:val="0038553E"/>
    <w:rsid w:val="0038754B"/>
    <w:rsid w:val="00391B1A"/>
    <w:rsid w:val="00393D5A"/>
    <w:rsid w:val="0039410F"/>
    <w:rsid w:val="00394D38"/>
    <w:rsid w:val="00397CFE"/>
    <w:rsid w:val="003A1D4B"/>
    <w:rsid w:val="003A36BB"/>
    <w:rsid w:val="003A7960"/>
    <w:rsid w:val="003B126C"/>
    <w:rsid w:val="003B1BD1"/>
    <w:rsid w:val="003B4516"/>
    <w:rsid w:val="003B654B"/>
    <w:rsid w:val="003B7CC8"/>
    <w:rsid w:val="003B7E89"/>
    <w:rsid w:val="003C0D4E"/>
    <w:rsid w:val="003C13AB"/>
    <w:rsid w:val="003C2BA3"/>
    <w:rsid w:val="003C4032"/>
    <w:rsid w:val="003C4F05"/>
    <w:rsid w:val="003C5CA8"/>
    <w:rsid w:val="003C7BBF"/>
    <w:rsid w:val="003D08B6"/>
    <w:rsid w:val="003D1F45"/>
    <w:rsid w:val="003D3D50"/>
    <w:rsid w:val="003D516E"/>
    <w:rsid w:val="003D624E"/>
    <w:rsid w:val="003D7100"/>
    <w:rsid w:val="003E04EF"/>
    <w:rsid w:val="003E340A"/>
    <w:rsid w:val="003E4E77"/>
    <w:rsid w:val="003E6752"/>
    <w:rsid w:val="003F173A"/>
    <w:rsid w:val="00400E30"/>
    <w:rsid w:val="00401DE1"/>
    <w:rsid w:val="00402080"/>
    <w:rsid w:val="00402A51"/>
    <w:rsid w:val="004035E9"/>
    <w:rsid w:val="00403665"/>
    <w:rsid w:val="00404D92"/>
    <w:rsid w:val="00404E6C"/>
    <w:rsid w:val="00406F90"/>
    <w:rsid w:val="004071DC"/>
    <w:rsid w:val="004131A6"/>
    <w:rsid w:val="004155A5"/>
    <w:rsid w:val="00415B45"/>
    <w:rsid w:val="0041679D"/>
    <w:rsid w:val="00416FF7"/>
    <w:rsid w:val="004210A6"/>
    <w:rsid w:val="004223C6"/>
    <w:rsid w:val="0042481F"/>
    <w:rsid w:val="00424E02"/>
    <w:rsid w:val="00425307"/>
    <w:rsid w:val="0042595D"/>
    <w:rsid w:val="004305E0"/>
    <w:rsid w:val="004323A9"/>
    <w:rsid w:val="004323C6"/>
    <w:rsid w:val="00433BB2"/>
    <w:rsid w:val="0044124F"/>
    <w:rsid w:val="00442006"/>
    <w:rsid w:val="00443354"/>
    <w:rsid w:val="00443A57"/>
    <w:rsid w:val="00447365"/>
    <w:rsid w:val="0045700F"/>
    <w:rsid w:val="0045791B"/>
    <w:rsid w:val="00460CDB"/>
    <w:rsid w:val="00460FA4"/>
    <w:rsid w:val="00464061"/>
    <w:rsid w:val="004640ED"/>
    <w:rsid w:val="004659C7"/>
    <w:rsid w:val="0046663A"/>
    <w:rsid w:val="00467559"/>
    <w:rsid w:val="004702D6"/>
    <w:rsid w:val="004721F8"/>
    <w:rsid w:val="0047508D"/>
    <w:rsid w:val="004762D2"/>
    <w:rsid w:val="00476B9A"/>
    <w:rsid w:val="00476C82"/>
    <w:rsid w:val="004825F1"/>
    <w:rsid w:val="00482BBD"/>
    <w:rsid w:val="00483026"/>
    <w:rsid w:val="0048339E"/>
    <w:rsid w:val="0049083D"/>
    <w:rsid w:val="0049295C"/>
    <w:rsid w:val="00495636"/>
    <w:rsid w:val="004A5892"/>
    <w:rsid w:val="004A6550"/>
    <w:rsid w:val="004A6C6F"/>
    <w:rsid w:val="004B0127"/>
    <w:rsid w:val="004B403E"/>
    <w:rsid w:val="004B6561"/>
    <w:rsid w:val="004B7621"/>
    <w:rsid w:val="004B7CFF"/>
    <w:rsid w:val="004C73D7"/>
    <w:rsid w:val="004C7A72"/>
    <w:rsid w:val="004C7CC3"/>
    <w:rsid w:val="004D07CA"/>
    <w:rsid w:val="004D0C40"/>
    <w:rsid w:val="004D2AB6"/>
    <w:rsid w:val="004D2CCC"/>
    <w:rsid w:val="004D412C"/>
    <w:rsid w:val="004D51A9"/>
    <w:rsid w:val="004D79D8"/>
    <w:rsid w:val="004E27F0"/>
    <w:rsid w:val="004E517C"/>
    <w:rsid w:val="004E5343"/>
    <w:rsid w:val="004E6CD1"/>
    <w:rsid w:val="004F0748"/>
    <w:rsid w:val="004F09AB"/>
    <w:rsid w:val="004F0EC3"/>
    <w:rsid w:val="004F4990"/>
    <w:rsid w:val="004F4D8F"/>
    <w:rsid w:val="004F682E"/>
    <w:rsid w:val="004F74DA"/>
    <w:rsid w:val="005019F5"/>
    <w:rsid w:val="00502051"/>
    <w:rsid w:val="00504FEA"/>
    <w:rsid w:val="0050559C"/>
    <w:rsid w:val="0050577C"/>
    <w:rsid w:val="00506354"/>
    <w:rsid w:val="0050684B"/>
    <w:rsid w:val="00506DFA"/>
    <w:rsid w:val="00511044"/>
    <w:rsid w:val="00512EC6"/>
    <w:rsid w:val="0051305B"/>
    <w:rsid w:val="00516B17"/>
    <w:rsid w:val="005220E5"/>
    <w:rsid w:val="00522DC2"/>
    <w:rsid w:val="00525008"/>
    <w:rsid w:val="0052593D"/>
    <w:rsid w:val="0053377C"/>
    <w:rsid w:val="005345F9"/>
    <w:rsid w:val="00534E71"/>
    <w:rsid w:val="00541FD9"/>
    <w:rsid w:val="00542DC0"/>
    <w:rsid w:val="0054386A"/>
    <w:rsid w:val="0054690C"/>
    <w:rsid w:val="00546A60"/>
    <w:rsid w:val="00551537"/>
    <w:rsid w:val="00551A4E"/>
    <w:rsid w:val="0055203C"/>
    <w:rsid w:val="0055580B"/>
    <w:rsid w:val="005567C7"/>
    <w:rsid w:val="00557AEA"/>
    <w:rsid w:val="0056199B"/>
    <w:rsid w:val="00563030"/>
    <w:rsid w:val="0056400E"/>
    <w:rsid w:val="0056662F"/>
    <w:rsid w:val="005703E0"/>
    <w:rsid w:val="00571492"/>
    <w:rsid w:val="005728C9"/>
    <w:rsid w:val="00577B34"/>
    <w:rsid w:val="005823F9"/>
    <w:rsid w:val="00582920"/>
    <w:rsid w:val="005839BE"/>
    <w:rsid w:val="0058458C"/>
    <w:rsid w:val="00586ECA"/>
    <w:rsid w:val="005909D2"/>
    <w:rsid w:val="00592650"/>
    <w:rsid w:val="00593FAE"/>
    <w:rsid w:val="00594B6C"/>
    <w:rsid w:val="00595E65"/>
    <w:rsid w:val="0059704C"/>
    <w:rsid w:val="0059761B"/>
    <w:rsid w:val="005A70EF"/>
    <w:rsid w:val="005B11E8"/>
    <w:rsid w:val="005B4D4A"/>
    <w:rsid w:val="005B7B71"/>
    <w:rsid w:val="005C0874"/>
    <w:rsid w:val="005C2104"/>
    <w:rsid w:val="005C2531"/>
    <w:rsid w:val="005C6251"/>
    <w:rsid w:val="005C6E00"/>
    <w:rsid w:val="005D1BC7"/>
    <w:rsid w:val="005D1F76"/>
    <w:rsid w:val="005D205E"/>
    <w:rsid w:val="005D2C61"/>
    <w:rsid w:val="005D2F84"/>
    <w:rsid w:val="005D481A"/>
    <w:rsid w:val="005D5B96"/>
    <w:rsid w:val="005D5BB2"/>
    <w:rsid w:val="005D6C0C"/>
    <w:rsid w:val="005D6D52"/>
    <w:rsid w:val="005D75F0"/>
    <w:rsid w:val="005E77CC"/>
    <w:rsid w:val="005F17A4"/>
    <w:rsid w:val="005F58D3"/>
    <w:rsid w:val="005F59B8"/>
    <w:rsid w:val="005F651F"/>
    <w:rsid w:val="005F65D6"/>
    <w:rsid w:val="005F7302"/>
    <w:rsid w:val="005F796C"/>
    <w:rsid w:val="0061043F"/>
    <w:rsid w:val="00610974"/>
    <w:rsid w:val="00613AE7"/>
    <w:rsid w:val="00615929"/>
    <w:rsid w:val="006159CC"/>
    <w:rsid w:val="00621EB7"/>
    <w:rsid w:val="00622D89"/>
    <w:rsid w:val="0062542F"/>
    <w:rsid w:val="00627DE7"/>
    <w:rsid w:val="00631102"/>
    <w:rsid w:val="00632A6A"/>
    <w:rsid w:val="0063359B"/>
    <w:rsid w:val="00633626"/>
    <w:rsid w:val="00636786"/>
    <w:rsid w:val="0063722D"/>
    <w:rsid w:val="00640283"/>
    <w:rsid w:val="0064380C"/>
    <w:rsid w:val="00645A24"/>
    <w:rsid w:val="00650CF1"/>
    <w:rsid w:val="006559AF"/>
    <w:rsid w:val="00655D56"/>
    <w:rsid w:val="00662A64"/>
    <w:rsid w:val="00664509"/>
    <w:rsid w:val="0066732C"/>
    <w:rsid w:val="006720B6"/>
    <w:rsid w:val="00673CF1"/>
    <w:rsid w:val="0067580C"/>
    <w:rsid w:val="00675C87"/>
    <w:rsid w:val="00676F04"/>
    <w:rsid w:val="00677013"/>
    <w:rsid w:val="006770E1"/>
    <w:rsid w:val="0067772F"/>
    <w:rsid w:val="006802BA"/>
    <w:rsid w:val="00682FE8"/>
    <w:rsid w:val="00684796"/>
    <w:rsid w:val="0068544F"/>
    <w:rsid w:val="00686545"/>
    <w:rsid w:val="006867AA"/>
    <w:rsid w:val="00692F93"/>
    <w:rsid w:val="006931D6"/>
    <w:rsid w:val="0069516A"/>
    <w:rsid w:val="006A0DCF"/>
    <w:rsid w:val="006A215A"/>
    <w:rsid w:val="006A335D"/>
    <w:rsid w:val="006B0C1D"/>
    <w:rsid w:val="006B4B0A"/>
    <w:rsid w:val="006C0424"/>
    <w:rsid w:val="006C4E41"/>
    <w:rsid w:val="006C5AA9"/>
    <w:rsid w:val="006C79BC"/>
    <w:rsid w:val="006C7E6D"/>
    <w:rsid w:val="006D36AB"/>
    <w:rsid w:val="006D3A66"/>
    <w:rsid w:val="006D6875"/>
    <w:rsid w:val="006E11B6"/>
    <w:rsid w:val="006E1C06"/>
    <w:rsid w:val="006E6650"/>
    <w:rsid w:val="006F2423"/>
    <w:rsid w:val="006F2523"/>
    <w:rsid w:val="006F3C7B"/>
    <w:rsid w:val="006F415E"/>
    <w:rsid w:val="006F5203"/>
    <w:rsid w:val="006F59DC"/>
    <w:rsid w:val="006F7A57"/>
    <w:rsid w:val="007008A3"/>
    <w:rsid w:val="00700AA0"/>
    <w:rsid w:val="007044D3"/>
    <w:rsid w:val="00705DFF"/>
    <w:rsid w:val="0071367E"/>
    <w:rsid w:val="00720493"/>
    <w:rsid w:val="00720B4A"/>
    <w:rsid w:val="007213BA"/>
    <w:rsid w:val="00722905"/>
    <w:rsid w:val="007240F3"/>
    <w:rsid w:val="007345E6"/>
    <w:rsid w:val="007350E6"/>
    <w:rsid w:val="007355A9"/>
    <w:rsid w:val="00737C8F"/>
    <w:rsid w:val="00742038"/>
    <w:rsid w:val="007445E3"/>
    <w:rsid w:val="00745306"/>
    <w:rsid w:val="0075040D"/>
    <w:rsid w:val="0075143A"/>
    <w:rsid w:val="00752267"/>
    <w:rsid w:val="00764ABA"/>
    <w:rsid w:val="00765136"/>
    <w:rsid w:val="00767EA5"/>
    <w:rsid w:val="00770B5E"/>
    <w:rsid w:val="007718F5"/>
    <w:rsid w:val="00772B6C"/>
    <w:rsid w:val="00773E35"/>
    <w:rsid w:val="0077477A"/>
    <w:rsid w:val="007747C5"/>
    <w:rsid w:val="00774FFD"/>
    <w:rsid w:val="00775654"/>
    <w:rsid w:val="00775CF3"/>
    <w:rsid w:val="00775DEB"/>
    <w:rsid w:val="007770B0"/>
    <w:rsid w:val="00780D68"/>
    <w:rsid w:val="007845E0"/>
    <w:rsid w:val="00784B83"/>
    <w:rsid w:val="007918D5"/>
    <w:rsid w:val="007918FC"/>
    <w:rsid w:val="00791CFC"/>
    <w:rsid w:val="0079376F"/>
    <w:rsid w:val="00795A6B"/>
    <w:rsid w:val="007971B6"/>
    <w:rsid w:val="007A0C5A"/>
    <w:rsid w:val="007A1ED0"/>
    <w:rsid w:val="007A30FD"/>
    <w:rsid w:val="007A3794"/>
    <w:rsid w:val="007A42E8"/>
    <w:rsid w:val="007A4912"/>
    <w:rsid w:val="007A5C1E"/>
    <w:rsid w:val="007A6294"/>
    <w:rsid w:val="007A754C"/>
    <w:rsid w:val="007B039C"/>
    <w:rsid w:val="007B0432"/>
    <w:rsid w:val="007B11E1"/>
    <w:rsid w:val="007B4135"/>
    <w:rsid w:val="007C2539"/>
    <w:rsid w:val="007C62EF"/>
    <w:rsid w:val="007C7326"/>
    <w:rsid w:val="007D088B"/>
    <w:rsid w:val="007D5C38"/>
    <w:rsid w:val="007D766E"/>
    <w:rsid w:val="007E016A"/>
    <w:rsid w:val="007E0CBD"/>
    <w:rsid w:val="007E2EB6"/>
    <w:rsid w:val="007E40EF"/>
    <w:rsid w:val="007E532B"/>
    <w:rsid w:val="007E6712"/>
    <w:rsid w:val="007E7AB1"/>
    <w:rsid w:val="007E7F80"/>
    <w:rsid w:val="007F3E50"/>
    <w:rsid w:val="00800312"/>
    <w:rsid w:val="00800C50"/>
    <w:rsid w:val="0080152F"/>
    <w:rsid w:val="00801C12"/>
    <w:rsid w:val="00802AD3"/>
    <w:rsid w:val="00804784"/>
    <w:rsid w:val="00810ED8"/>
    <w:rsid w:val="0081194B"/>
    <w:rsid w:val="00813D1F"/>
    <w:rsid w:val="00814722"/>
    <w:rsid w:val="00821AA3"/>
    <w:rsid w:val="00821F14"/>
    <w:rsid w:val="00824209"/>
    <w:rsid w:val="00830A59"/>
    <w:rsid w:val="008339B9"/>
    <w:rsid w:val="00834870"/>
    <w:rsid w:val="00840B60"/>
    <w:rsid w:val="00843DFD"/>
    <w:rsid w:val="00844DF4"/>
    <w:rsid w:val="00844FF5"/>
    <w:rsid w:val="008471BE"/>
    <w:rsid w:val="0085232C"/>
    <w:rsid w:val="00854679"/>
    <w:rsid w:val="00855D73"/>
    <w:rsid w:val="00861781"/>
    <w:rsid w:val="008626B1"/>
    <w:rsid w:val="00864466"/>
    <w:rsid w:val="00864637"/>
    <w:rsid w:val="0086628B"/>
    <w:rsid w:val="00867F4A"/>
    <w:rsid w:val="00870E9C"/>
    <w:rsid w:val="00872D8D"/>
    <w:rsid w:val="00877B2C"/>
    <w:rsid w:val="008828CB"/>
    <w:rsid w:val="00883A45"/>
    <w:rsid w:val="00884BD0"/>
    <w:rsid w:val="0088737C"/>
    <w:rsid w:val="00890817"/>
    <w:rsid w:val="0089451E"/>
    <w:rsid w:val="00896D7C"/>
    <w:rsid w:val="008A046C"/>
    <w:rsid w:val="008A13AE"/>
    <w:rsid w:val="008A174D"/>
    <w:rsid w:val="008A3243"/>
    <w:rsid w:val="008A3625"/>
    <w:rsid w:val="008A5895"/>
    <w:rsid w:val="008A66FE"/>
    <w:rsid w:val="008B030D"/>
    <w:rsid w:val="008B2CC8"/>
    <w:rsid w:val="008B452F"/>
    <w:rsid w:val="008C1910"/>
    <w:rsid w:val="008C2DCB"/>
    <w:rsid w:val="008C7B56"/>
    <w:rsid w:val="008D1A65"/>
    <w:rsid w:val="008D3955"/>
    <w:rsid w:val="008D4182"/>
    <w:rsid w:val="008D69CE"/>
    <w:rsid w:val="008E0EB3"/>
    <w:rsid w:val="008E17C4"/>
    <w:rsid w:val="008E284A"/>
    <w:rsid w:val="008E29D5"/>
    <w:rsid w:val="008E3465"/>
    <w:rsid w:val="008F45BE"/>
    <w:rsid w:val="008F7634"/>
    <w:rsid w:val="008F7F09"/>
    <w:rsid w:val="00901BCA"/>
    <w:rsid w:val="00910441"/>
    <w:rsid w:val="00910F93"/>
    <w:rsid w:val="00912D2C"/>
    <w:rsid w:val="009174FC"/>
    <w:rsid w:val="00925D7C"/>
    <w:rsid w:val="00926412"/>
    <w:rsid w:val="009274ED"/>
    <w:rsid w:val="00927BE0"/>
    <w:rsid w:val="00927ECD"/>
    <w:rsid w:val="009301F2"/>
    <w:rsid w:val="0093337E"/>
    <w:rsid w:val="0094037E"/>
    <w:rsid w:val="009419CF"/>
    <w:rsid w:val="009443FE"/>
    <w:rsid w:val="009457E7"/>
    <w:rsid w:val="00945CD1"/>
    <w:rsid w:val="00946EDC"/>
    <w:rsid w:val="00951DC9"/>
    <w:rsid w:val="00952409"/>
    <w:rsid w:val="009529E9"/>
    <w:rsid w:val="0095377A"/>
    <w:rsid w:val="00953D9A"/>
    <w:rsid w:val="00955346"/>
    <w:rsid w:val="00956427"/>
    <w:rsid w:val="009571F4"/>
    <w:rsid w:val="00960DEA"/>
    <w:rsid w:val="0096145F"/>
    <w:rsid w:val="0096226F"/>
    <w:rsid w:val="00962275"/>
    <w:rsid w:val="00963D2F"/>
    <w:rsid w:val="00965747"/>
    <w:rsid w:val="0096591F"/>
    <w:rsid w:val="00970D3B"/>
    <w:rsid w:val="00970DE8"/>
    <w:rsid w:val="00975686"/>
    <w:rsid w:val="00975A15"/>
    <w:rsid w:val="00976875"/>
    <w:rsid w:val="0097724C"/>
    <w:rsid w:val="009804FD"/>
    <w:rsid w:val="009810D8"/>
    <w:rsid w:val="0098569C"/>
    <w:rsid w:val="00990144"/>
    <w:rsid w:val="00990D34"/>
    <w:rsid w:val="00992618"/>
    <w:rsid w:val="00993480"/>
    <w:rsid w:val="00996892"/>
    <w:rsid w:val="00997121"/>
    <w:rsid w:val="009A26F9"/>
    <w:rsid w:val="009A34E3"/>
    <w:rsid w:val="009A42B5"/>
    <w:rsid w:val="009A587C"/>
    <w:rsid w:val="009A776F"/>
    <w:rsid w:val="009A7C0B"/>
    <w:rsid w:val="009B473E"/>
    <w:rsid w:val="009B48E6"/>
    <w:rsid w:val="009B4957"/>
    <w:rsid w:val="009B56BB"/>
    <w:rsid w:val="009C0D1F"/>
    <w:rsid w:val="009C519D"/>
    <w:rsid w:val="009C7A00"/>
    <w:rsid w:val="009C7A89"/>
    <w:rsid w:val="009D07E2"/>
    <w:rsid w:val="009D12BE"/>
    <w:rsid w:val="009D17BA"/>
    <w:rsid w:val="009D1DB3"/>
    <w:rsid w:val="009D22EB"/>
    <w:rsid w:val="009D23A4"/>
    <w:rsid w:val="009D7A1B"/>
    <w:rsid w:val="009D7E1D"/>
    <w:rsid w:val="009E156E"/>
    <w:rsid w:val="009E2108"/>
    <w:rsid w:val="009E26B6"/>
    <w:rsid w:val="009E6FE4"/>
    <w:rsid w:val="009E72AF"/>
    <w:rsid w:val="009E7301"/>
    <w:rsid w:val="009F0629"/>
    <w:rsid w:val="009F0C7B"/>
    <w:rsid w:val="009F13C8"/>
    <w:rsid w:val="009F43B7"/>
    <w:rsid w:val="009F65E2"/>
    <w:rsid w:val="009F7C44"/>
    <w:rsid w:val="009F7F85"/>
    <w:rsid w:val="00A05486"/>
    <w:rsid w:val="00A12134"/>
    <w:rsid w:val="00A17248"/>
    <w:rsid w:val="00A1793F"/>
    <w:rsid w:val="00A218B3"/>
    <w:rsid w:val="00A22201"/>
    <w:rsid w:val="00A23387"/>
    <w:rsid w:val="00A23624"/>
    <w:rsid w:val="00A24ED9"/>
    <w:rsid w:val="00A268A2"/>
    <w:rsid w:val="00A27537"/>
    <w:rsid w:val="00A31AF5"/>
    <w:rsid w:val="00A32B51"/>
    <w:rsid w:val="00A334B6"/>
    <w:rsid w:val="00A337AE"/>
    <w:rsid w:val="00A34D2F"/>
    <w:rsid w:val="00A36DB8"/>
    <w:rsid w:val="00A4290E"/>
    <w:rsid w:val="00A4325E"/>
    <w:rsid w:val="00A44CDD"/>
    <w:rsid w:val="00A4673B"/>
    <w:rsid w:val="00A55CF9"/>
    <w:rsid w:val="00A5632F"/>
    <w:rsid w:val="00A60723"/>
    <w:rsid w:val="00A61ABB"/>
    <w:rsid w:val="00A622BE"/>
    <w:rsid w:val="00A6356A"/>
    <w:rsid w:val="00A638DD"/>
    <w:rsid w:val="00A6442C"/>
    <w:rsid w:val="00A658FC"/>
    <w:rsid w:val="00A67FF7"/>
    <w:rsid w:val="00A76F40"/>
    <w:rsid w:val="00A855F2"/>
    <w:rsid w:val="00A90685"/>
    <w:rsid w:val="00A916A2"/>
    <w:rsid w:val="00A92855"/>
    <w:rsid w:val="00A931C4"/>
    <w:rsid w:val="00A967C3"/>
    <w:rsid w:val="00A97DF5"/>
    <w:rsid w:val="00AA0361"/>
    <w:rsid w:val="00AA0B17"/>
    <w:rsid w:val="00AA3E5E"/>
    <w:rsid w:val="00AB04DA"/>
    <w:rsid w:val="00AB0614"/>
    <w:rsid w:val="00AB0A72"/>
    <w:rsid w:val="00AB0B3E"/>
    <w:rsid w:val="00AB4C11"/>
    <w:rsid w:val="00AB57D9"/>
    <w:rsid w:val="00AB6417"/>
    <w:rsid w:val="00AC0FDE"/>
    <w:rsid w:val="00AC3F31"/>
    <w:rsid w:val="00AC4496"/>
    <w:rsid w:val="00AC6BE4"/>
    <w:rsid w:val="00AD0FF7"/>
    <w:rsid w:val="00AD1233"/>
    <w:rsid w:val="00AD469C"/>
    <w:rsid w:val="00AD5874"/>
    <w:rsid w:val="00AE2C8A"/>
    <w:rsid w:val="00AE4413"/>
    <w:rsid w:val="00AE56E5"/>
    <w:rsid w:val="00AE58DD"/>
    <w:rsid w:val="00AE7FBB"/>
    <w:rsid w:val="00AF280E"/>
    <w:rsid w:val="00AF3802"/>
    <w:rsid w:val="00AF5780"/>
    <w:rsid w:val="00AF5C0A"/>
    <w:rsid w:val="00B02808"/>
    <w:rsid w:val="00B04164"/>
    <w:rsid w:val="00B064F3"/>
    <w:rsid w:val="00B06648"/>
    <w:rsid w:val="00B06B92"/>
    <w:rsid w:val="00B06F3A"/>
    <w:rsid w:val="00B10E00"/>
    <w:rsid w:val="00B148EE"/>
    <w:rsid w:val="00B149BA"/>
    <w:rsid w:val="00B14D2F"/>
    <w:rsid w:val="00B17E4A"/>
    <w:rsid w:val="00B20C9D"/>
    <w:rsid w:val="00B24773"/>
    <w:rsid w:val="00B25277"/>
    <w:rsid w:val="00B26424"/>
    <w:rsid w:val="00B26CEA"/>
    <w:rsid w:val="00B332F8"/>
    <w:rsid w:val="00B34233"/>
    <w:rsid w:val="00B349AB"/>
    <w:rsid w:val="00B35E18"/>
    <w:rsid w:val="00B36C77"/>
    <w:rsid w:val="00B37125"/>
    <w:rsid w:val="00B37729"/>
    <w:rsid w:val="00B408CE"/>
    <w:rsid w:val="00B418C9"/>
    <w:rsid w:val="00B448A7"/>
    <w:rsid w:val="00B46306"/>
    <w:rsid w:val="00B50952"/>
    <w:rsid w:val="00B50E89"/>
    <w:rsid w:val="00B51105"/>
    <w:rsid w:val="00B51CA5"/>
    <w:rsid w:val="00B51D9C"/>
    <w:rsid w:val="00B51DCB"/>
    <w:rsid w:val="00B51F14"/>
    <w:rsid w:val="00B535A2"/>
    <w:rsid w:val="00B6074A"/>
    <w:rsid w:val="00B61CCA"/>
    <w:rsid w:val="00B72DC4"/>
    <w:rsid w:val="00B733D3"/>
    <w:rsid w:val="00B76057"/>
    <w:rsid w:val="00B7641F"/>
    <w:rsid w:val="00B7687F"/>
    <w:rsid w:val="00B800E2"/>
    <w:rsid w:val="00B81BB3"/>
    <w:rsid w:val="00B84142"/>
    <w:rsid w:val="00B84351"/>
    <w:rsid w:val="00B84590"/>
    <w:rsid w:val="00B84E67"/>
    <w:rsid w:val="00B84FBA"/>
    <w:rsid w:val="00B85C4C"/>
    <w:rsid w:val="00B92251"/>
    <w:rsid w:val="00B96014"/>
    <w:rsid w:val="00B96158"/>
    <w:rsid w:val="00BA004D"/>
    <w:rsid w:val="00BA017F"/>
    <w:rsid w:val="00BA2417"/>
    <w:rsid w:val="00BA2ECD"/>
    <w:rsid w:val="00BA4E2C"/>
    <w:rsid w:val="00BA59BA"/>
    <w:rsid w:val="00BA5C00"/>
    <w:rsid w:val="00BB24BB"/>
    <w:rsid w:val="00BB31CB"/>
    <w:rsid w:val="00BC477C"/>
    <w:rsid w:val="00BC6334"/>
    <w:rsid w:val="00BC6FDD"/>
    <w:rsid w:val="00BC7C7C"/>
    <w:rsid w:val="00BE28E8"/>
    <w:rsid w:val="00BE3FB9"/>
    <w:rsid w:val="00BE40CB"/>
    <w:rsid w:val="00BE57D9"/>
    <w:rsid w:val="00BE762D"/>
    <w:rsid w:val="00BE7F1B"/>
    <w:rsid w:val="00BF019F"/>
    <w:rsid w:val="00BF15E6"/>
    <w:rsid w:val="00BF1F15"/>
    <w:rsid w:val="00BF23FE"/>
    <w:rsid w:val="00BF32D4"/>
    <w:rsid w:val="00BF77CA"/>
    <w:rsid w:val="00BF791E"/>
    <w:rsid w:val="00C01345"/>
    <w:rsid w:val="00C03235"/>
    <w:rsid w:val="00C04A0E"/>
    <w:rsid w:val="00C04E34"/>
    <w:rsid w:val="00C07301"/>
    <w:rsid w:val="00C07ED9"/>
    <w:rsid w:val="00C114B4"/>
    <w:rsid w:val="00C11B75"/>
    <w:rsid w:val="00C12A6A"/>
    <w:rsid w:val="00C143E6"/>
    <w:rsid w:val="00C15B9B"/>
    <w:rsid w:val="00C20096"/>
    <w:rsid w:val="00C20ECE"/>
    <w:rsid w:val="00C24F06"/>
    <w:rsid w:val="00C2673F"/>
    <w:rsid w:val="00C32A51"/>
    <w:rsid w:val="00C365E5"/>
    <w:rsid w:val="00C370CF"/>
    <w:rsid w:val="00C4034B"/>
    <w:rsid w:val="00C40E7A"/>
    <w:rsid w:val="00C51B61"/>
    <w:rsid w:val="00C521E5"/>
    <w:rsid w:val="00C5377B"/>
    <w:rsid w:val="00C54A8F"/>
    <w:rsid w:val="00C5531C"/>
    <w:rsid w:val="00C574B0"/>
    <w:rsid w:val="00C627CD"/>
    <w:rsid w:val="00C641E5"/>
    <w:rsid w:val="00C6580C"/>
    <w:rsid w:val="00C6593E"/>
    <w:rsid w:val="00C66399"/>
    <w:rsid w:val="00C6647E"/>
    <w:rsid w:val="00C665BF"/>
    <w:rsid w:val="00C66DE7"/>
    <w:rsid w:val="00C676A3"/>
    <w:rsid w:val="00C677EA"/>
    <w:rsid w:val="00C67CB0"/>
    <w:rsid w:val="00C713A5"/>
    <w:rsid w:val="00C729CA"/>
    <w:rsid w:val="00C76BD8"/>
    <w:rsid w:val="00C77A53"/>
    <w:rsid w:val="00C80A0C"/>
    <w:rsid w:val="00C86936"/>
    <w:rsid w:val="00C86C97"/>
    <w:rsid w:val="00C8795A"/>
    <w:rsid w:val="00C919F0"/>
    <w:rsid w:val="00C93277"/>
    <w:rsid w:val="00C9348E"/>
    <w:rsid w:val="00C93BB5"/>
    <w:rsid w:val="00C94D68"/>
    <w:rsid w:val="00CA1700"/>
    <w:rsid w:val="00CA4A9D"/>
    <w:rsid w:val="00CB11D7"/>
    <w:rsid w:val="00CB159C"/>
    <w:rsid w:val="00CB3E6E"/>
    <w:rsid w:val="00CB4B65"/>
    <w:rsid w:val="00CB5F4C"/>
    <w:rsid w:val="00CB78B1"/>
    <w:rsid w:val="00CC1E5D"/>
    <w:rsid w:val="00CC2B35"/>
    <w:rsid w:val="00CC2CEA"/>
    <w:rsid w:val="00CC529D"/>
    <w:rsid w:val="00CC7BD4"/>
    <w:rsid w:val="00CD2CD4"/>
    <w:rsid w:val="00CD4AD2"/>
    <w:rsid w:val="00CD77C8"/>
    <w:rsid w:val="00CE10C0"/>
    <w:rsid w:val="00CE2FA4"/>
    <w:rsid w:val="00CE3349"/>
    <w:rsid w:val="00CE3CC9"/>
    <w:rsid w:val="00CE3EB3"/>
    <w:rsid w:val="00CE4D64"/>
    <w:rsid w:val="00CE69C1"/>
    <w:rsid w:val="00CE7D2C"/>
    <w:rsid w:val="00CF1AF9"/>
    <w:rsid w:val="00CF3F44"/>
    <w:rsid w:val="00CF663D"/>
    <w:rsid w:val="00CF7F1B"/>
    <w:rsid w:val="00D009B1"/>
    <w:rsid w:val="00D11392"/>
    <w:rsid w:val="00D158E7"/>
    <w:rsid w:val="00D17BD9"/>
    <w:rsid w:val="00D221EC"/>
    <w:rsid w:val="00D23E3A"/>
    <w:rsid w:val="00D279DE"/>
    <w:rsid w:val="00D324A3"/>
    <w:rsid w:val="00D339A8"/>
    <w:rsid w:val="00D40E7C"/>
    <w:rsid w:val="00D5136F"/>
    <w:rsid w:val="00D51D98"/>
    <w:rsid w:val="00D520CB"/>
    <w:rsid w:val="00D5217E"/>
    <w:rsid w:val="00D5476B"/>
    <w:rsid w:val="00D60360"/>
    <w:rsid w:val="00D60C39"/>
    <w:rsid w:val="00D60C89"/>
    <w:rsid w:val="00D66C2E"/>
    <w:rsid w:val="00D737F6"/>
    <w:rsid w:val="00D73B28"/>
    <w:rsid w:val="00D74500"/>
    <w:rsid w:val="00D74CF8"/>
    <w:rsid w:val="00D81A28"/>
    <w:rsid w:val="00D828D3"/>
    <w:rsid w:val="00D84999"/>
    <w:rsid w:val="00D86510"/>
    <w:rsid w:val="00D9046F"/>
    <w:rsid w:val="00D94BD6"/>
    <w:rsid w:val="00D970A4"/>
    <w:rsid w:val="00DA4868"/>
    <w:rsid w:val="00DB095B"/>
    <w:rsid w:val="00DB279C"/>
    <w:rsid w:val="00DB46D4"/>
    <w:rsid w:val="00DB4AB8"/>
    <w:rsid w:val="00DC0DED"/>
    <w:rsid w:val="00DC1FF0"/>
    <w:rsid w:val="00DC5617"/>
    <w:rsid w:val="00DC57E9"/>
    <w:rsid w:val="00DC69EA"/>
    <w:rsid w:val="00DC7F2B"/>
    <w:rsid w:val="00DD3696"/>
    <w:rsid w:val="00DD72C4"/>
    <w:rsid w:val="00DE49FE"/>
    <w:rsid w:val="00DE53CE"/>
    <w:rsid w:val="00DE6849"/>
    <w:rsid w:val="00DF0661"/>
    <w:rsid w:val="00DF0798"/>
    <w:rsid w:val="00DF1712"/>
    <w:rsid w:val="00DF56D8"/>
    <w:rsid w:val="00DF7456"/>
    <w:rsid w:val="00E01208"/>
    <w:rsid w:val="00E0158A"/>
    <w:rsid w:val="00E018CF"/>
    <w:rsid w:val="00E01B3B"/>
    <w:rsid w:val="00E043AD"/>
    <w:rsid w:val="00E06A7B"/>
    <w:rsid w:val="00E06CD0"/>
    <w:rsid w:val="00E12AE8"/>
    <w:rsid w:val="00E13087"/>
    <w:rsid w:val="00E1370B"/>
    <w:rsid w:val="00E15029"/>
    <w:rsid w:val="00E257A1"/>
    <w:rsid w:val="00E276EA"/>
    <w:rsid w:val="00E27D77"/>
    <w:rsid w:val="00E27E29"/>
    <w:rsid w:val="00E31A89"/>
    <w:rsid w:val="00E33D10"/>
    <w:rsid w:val="00E33E38"/>
    <w:rsid w:val="00E34437"/>
    <w:rsid w:val="00E35D63"/>
    <w:rsid w:val="00E37413"/>
    <w:rsid w:val="00E43DA4"/>
    <w:rsid w:val="00E455DB"/>
    <w:rsid w:val="00E45E76"/>
    <w:rsid w:val="00E504E3"/>
    <w:rsid w:val="00E51A00"/>
    <w:rsid w:val="00E533FE"/>
    <w:rsid w:val="00E538B1"/>
    <w:rsid w:val="00E5738E"/>
    <w:rsid w:val="00E57453"/>
    <w:rsid w:val="00E66D63"/>
    <w:rsid w:val="00E67EBB"/>
    <w:rsid w:val="00E70161"/>
    <w:rsid w:val="00E706C3"/>
    <w:rsid w:val="00E70706"/>
    <w:rsid w:val="00E8129B"/>
    <w:rsid w:val="00E832CC"/>
    <w:rsid w:val="00E84BF9"/>
    <w:rsid w:val="00E85148"/>
    <w:rsid w:val="00E875B7"/>
    <w:rsid w:val="00E92C79"/>
    <w:rsid w:val="00E95B03"/>
    <w:rsid w:val="00E97250"/>
    <w:rsid w:val="00E97270"/>
    <w:rsid w:val="00EA1E3E"/>
    <w:rsid w:val="00EA4AE1"/>
    <w:rsid w:val="00EA4B24"/>
    <w:rsid w:val="00EA7CD0"/>
    <w:rsid w:val="00EB2161"/>
    <w:rsid w:val="00EB325E"/>
    <w:rsid w:val="00EB5C32"/>
    <w:rsid w:val="00EB6923"/>
    <w:rsid w:val="00EC3EBA"/>
    <w:rsid w:val="00EC43D0"/>
    <w:rsid w:val="00EC79A3"/>
    <w:rsid w:val="00ED0416"/>
    <w:rsid w:val="00ED06B7"/>
    <w:rsid w:val="00ED52EA"/>
    <w:rsid w:val="00ED642D"/>
    <w:rsid w:val="00ED745B"/>
    <w:rsid w:val="00ED7DDC"/>
    <w:rsid w:val="00EE12BE"/>
    <w:rsid w:val="00EE1360"/>
    <w:rsid w:val="00EE1E45"/>
    <w:rsid w:val="00EE2788"/>
    <w:rsid w:val="00EE59FA"/>
    <w:rsid w:val="00EE7E66"/>
    <w:rsid w:val="00EF062B"/>
    <w:rsid w:val="00F00336"/>
    <w:rsid w:val="00F011B4"/>
    <w:rsid w:val="00F02B32"/>
    <w:rsid w:val="00F0470A"/>
    <w:rsid w:val="00F112DC"/>
    <w:rsid w:val="00F13024"/>
    <w:rsid w:val="00F15886"/>
    <w:rsid w:val="00F1766B"/>
    <w:rsid w:val="00F20558"/>
    <w:rsid w:val="00F21A56"/>
    <w:rsid w:val="00F23362"/>
    <w:rsid w:val="00F24E89"/>
    <w:rsid w:val="00F30109"/>
    <w:rsid w:val="00F31906"/>
    <w:rsid w:val="00F33822"/>
    <w:rsid w:val="00F33B86"/>
    <w:rsid w:val="00F34F8D"/>
    <w:rsid w:val="00F35081"/>
    <w:rsid w:val="00F36911"/>
    <w:rsid w:val="00F4503D"/>
    <w:rsid w:val="00F45615"/>
    <w:rsid w:val="00F46276"/>
    <w:rsid w:val="00F51326"/>
    <w:rsid w:val="00F54A98"/>
    <w:rsid w:val="00F54DCC"/>
    <w:rsid w:val="00F56F00"/>
    <w:rsid w:val="00F5753E"/>
    <w:rsid w:val="00F5757C"/>
    <w:rsid w:val="00F62D7E"/>
    <w:rsid w:val="00F640E1"/>
    <w:rsid w:val="00F652BE"/>
    <w:rsid w:val="00F73295"/>
    <w:rsid w:val="00F74566"/>
    <w:rsid w:val="00F77F1F"/>
    <w:rsid w:val="00F81ACC"/>
    <w:rsid w:val="00F81E9A"/>
    <w:rsid w:val="00F826B7"/>
    <w:rsid w:val="00F82DB0"/>
    <w:rsid w:val="00F85178"/>
    <w:rsid w:val="00F87B4B"/>
    <w:rsid w:val="00F91DA3"/>
    <w:rsid w:val="00F92C38"/>
    <w:rsid w:val="00F974D0"/>
    <w:rsid w:val="00FA109E"/>
    <w:rsid w:val="00FA148D"/>
    <w:rsid w:val="00FA1817"/>
    <w:rsid w:val="00FA2029"/>
    <w:rsid w:val="00FA2B7D"/>
    <w:rsid w:val="00FA2FB6"/>
    <w:rsid w:val="00FA30B2"/>
    <w:rsid w:val="00FA6D7B"/>
    <w:rsid w:val="00FB0F15"/>
    <w:rsid w:val="00FB37E4"/>
    <w:rsid w:val="00FB37FA"/>
    <w:rsid w:val="00FB38DB"/>
    <w:rsid w:val="00FC15CF"/>
    <w:rsid w:val="00FC57F8"/>
    <w:rsid w:val="00FC5F64"/>
    <w:rsid w:val="00FD0643"/>
    <w:rsid w:val="00FD1361"/>
    <w:rsid w:val="00FE046A"/>
    <w:rsid w:val="00FE1C79"/>
    <w:rsid w:val="00FE2691"/>
    <w:rsid w:val="00FE2D87"/>
    <w:rsid w:val="00FE3441"/>
    <w:rsid w:val="00FF1E4C"/>
    <w:rsid w:val="00FF1EB1"/>
    <w:rsid w:val="00FF458C"/>
    <w:rsid w:val="00FF4AC2"/>
    <w:rsid w:val="00FF5454"/>
    <w:rsid w:val="00FF5C6D"/>
    <w:rsid w:val="00FF6FF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3169">
      <o:colormenu v:ext="edit" fillcolor="none [3212]" strokecolor="none"/>
    </o:shapedefaults>
    <o:shapelayout v:ext="edit">
      <o:idmap v:ext="edit" data="1"/>
      <o:rules v:ext="edit">
        <o:r id="V:Rule5" type="connector" idref="#_x0000_s1037"/>
        <o:r id="V:Rule6" type="connector" idref="#_x0000_s1036"/>
        <o:r id="V:Rule7" type="connector" idref="#_x0000_s1051"/>
        <o:r id="V:Rule8" type="connector" idref="#_x0000_s1032"/>
      </o:rules>
      <o:regrouptable v:ext="edit">
        <o:entry new="1" old="0"/>
        <o:entry new="2" old="1"/>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7CD"/>
  </w:style>
  <w:style w:type="paragraph" w:styleId="Heading1">
    <w:name w:val="heading 1"/>
    <w:basedOn w:val="Normal"/>
    <w:next w:val="Normal"/>
    <w:link w:val="Heading1Char"/>
    <w:uiPriority w:val="9"/>
    <w:qFormat/>
    <w:rsid w:val="00752267"/>
    <w:pPr>
      <w:keepNext/>
      <w:keepLines/>
      <w:spacing w:after="0" w:line="720" w:lineRule="auto"/>
      <w:ind w:left="0"/>
      <w:jc w:val="center"/>
      <w:outlineLvl w:val="0"/>
    </w:pPr>
    <w:rPr>
      <w:rFonts w:ascii="Times New Roman" w:eastAsiaTheme="majorEastAsia" w:hAnsi="Times New Roman" w:cstheme="majorBidi"/>
      <w:b/>
      <w:bCs/>
      <w:sz w:val="24"/>
      <w:szCs w:val="28"/>
      <w:lang w:val="en-ID"/>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752267"/>
    <w:rPr>
      <w:rFonts w:ascii="Times New Roman" w:eastAsiaTheme="majorEastAsia" w:hAnsi="Times New Roman" w:cstheme="majorBidi"/>
      <w:b/>
      <w:bCs/>
      <w:sz w:val="24"/>
      <w:szCs w:val="28"/>
      <w:lang w:val="en-ID"/>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semiHidden/>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9"/>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59"/>
    <w:rsid w:val="00BE3FB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EE278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E2788"/>
    <w:rPr>
      <w:rFonts w:ascii="Tahoma" w:hAnsi="Tahoma" w:cs="Tahoma"/>
      <w:sz w:val="16"/>
      <w:szCs w:val="16"/>
    </w:rPr>
  </w:style>
  <w:style w:type="table" w:customStyle="1" w:styleId="TableGrid1">
    <w:name w:val="Table Grid1"/>
    <w:basedOn w:val="TableNormal"/>
    <w:next w:val="TableGrid"/>
    <w:uiPriority w:val="39"/>
    <w:rsid w:val="007345E6"/>
    <w:pPr>
      <w:spacing w:after="0" w:line="240" w:lineRule="auto"/>
      <w:ind w:left="0"/>
      <w:jc w:val="left"/>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34FC0"/>
    <w:rPr>
      <w:color w:val="808080"/>
    </w:rPr>
  </w:style>
  <w:style w:type="character" w:styleId="LineNumber">
    <w:name w:val="line number"/>
    <w:basedOn w:val="DefaultParagraphFont"/>
    <w:uiPriority w:val="99"/>
    <w:semiHidden/>
    <w:unhideWhenUsed/>
    <w:rsid w:val="00D221EC"/>
  </w:style>
  <w:style w:type="paragraph" w:styleId="TOC4">
    <w:name w:val="toc 4"/>
    <w:basedOn w:val="Normal"/>
    <w:next w:val="Normal"/>
    <w:autoRedefine/>
    <w:uiPriority w:val="39"/>
    <w:unhideWhenUsed/>
    <w:rsid w:val="005D1BC7"/>
    <w:pPr>
      <w:spacing w:after="100" w:line="276" w:lineRule="auto"/>
      <w:ind w:left="660"/>
      <w:jc w:val="left"/>
    </w:pPr>
    <w:rPr>
      <w:lang w:eastAsia="en-US"/>
    </w:rPr>
  </w:style>
  <w:style w:type="paragraph" w:styleId="TOC5">
    <w:name w:val="toc 5"/>
    <w:basedOn w:val="Normal"/>
    <w:next w:val="Normal"/>
    <w:autoRedefine/>
    <w:uiPriority w:val="39"/>
    <w:unhideWhenUsed/>
    <w:rsid w:val="005D1BC7"/>
    <w:pPr>
      <w:spacing w:after="100" w:line="276" w:lineRule="auto"/>
      <w:ind w:left="880"/>
      <w:jc w:val="left"/>
    </w:pPr>
    <w:rPr>
      <w:lang w:eastAsia="en-US"/>
    </w:rPr>
  </w:style>
  <w:style w:type="paragraph" w:styleId="TOC6">
    <w:name w:val="toc 6"/>
    <w:basedOn w:val="Normal"/>
    <w:next w:val="Normal"/>
    <w:autoRedefine/>
    <w:uiPriority w:val="39"/>
    <w:unhideWhenUsed/>
    <w:rsid w:val="005D1BC7"/>
    <w:pPr>
      <w:spacing w:after="100" w:line="276" w:lineRule="auto"/>
      <w:ind w:left="1100"/>
      <w:jc w:val="left"/>
    </w:pPr>
    <w:rPr>
      <w:lang w:eastAsia="en-US"/>
    </w:rPr>
  </w:style>
  <w:style w:type="paragraph" w:styleId="TOC7">
    <w:name w:val="toc 7"/>
    <w:basedOn w:val="Normal"/>
    <w:next w:val="Normal"/>
    <w:autoRedefine/>
    <w:uiPriority w:val="39"/>
    <w:unhideWhenUsed/>
    <w:rsid w:val="005D1BC7"/>
    <w:pPr>
      <w:spacing w:after="100" w:line="276" w:lineRule="auto"/>
      <w:ind w:left="1320"/>
      <w:jc w:val="left"/>
    </w:pPr>
    <w:rPr>
      <w:lang w:eastAsia="en-US"/>
    </w:rPr>
  </w:style>
  <w:style w:type="paragraph" w:styleId="TOC8">
    <w:name w:val="toc 8"/>
    <w:basedOn w:val="Normal"/>
    <w:next w:val="Normal"/>
    <w:autoRedefine/>
    <w:uiPriority w:val="39"/>
    <w:unhideWhenUsed/>
    <w:rsid w:val="005D1BC7"/>
    <w:pPr>
      <w:spacing w:after="100" w:line="276" w:lineRule="auto"/>
      <w:ind w:left="1540"/>
      <w:jc w:val="left"/>
    </w:pPr>
    <w:rPr>
      <w:lang w:eastAsia="en-US"/>
    </w:rPr>
  </w:style>
  <w:style w:type="paragraph" w:styleId="TOC9">
    <w:name w:val="toc 9"/>
    <w:basedOn w:val="Normal"/>
    <w:next w:val="Normal"/>
    <w:autoRedefine/>
    <w:uiPriority w:val="39"/>
    <w:unhideWhenUsed/>
    <w:rsid w:val="005D1BC7"/>
    <w:pPr>
      <w:spacing w:after="100" w:line="276" w:lineRule="auto"/>
      <w:ind w:left="1760"/>
      <w:jc w:val="left"/>
    </w:pPr>
    <w:rPr>
      <w:lang w:eastAsia="en-US"/>
    </w:rPr>
  </w:style>
  <w:style w:type="character" w:styleId="FollowedHyperlink">
    <w:name w:val="FollowedHyperlink"/>
    <w:basedOn w:val="DefaultParagraphFont"/>
    <w:uiPriority w:val="99"/>
    <w:semiHidden/>
    <w:unhideWhenUsed/>
    <w:rsid w:val="006D3A66"/>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37693450">
      <w:bodyDiv w:val="1"/>
      <w:marLeft w:val="0"/>
      <w:marRight w:val="0"/>
      <w:marTop w:val="0"/>
      <w:marBottom w:val="0"/>
      <w:divBdr>
        <w:top w:val="none" w:sz="0" w:space="0" w:color="auto"/>
        <w:left w:val="none" w:sz="0" w:space="0" w:color="auto"/>
        <w:bottom w:val="none" w:sz="0" w:space="0" w:color="auto"/>
        <w:right w:val="none" w:sz="0" w:space="0" w:color="auto"/>
      </w:divBdr>
    </w:div>
    <w:div w:id="224492012">
      <w:bodyDiv w:val="1"/>
      <w:marLeft w:val="0"/>
      <w:marRight w:val="0"/>
      <w:marTop w:val="0"/>
      <w:marBottom w:val="0"/>
      <w:divBdr>
        <w:top w:val="none" w:sz="0" w:space="0" w:color="auto"/>
        <w:left w:val="none" w:sz="0" w:space="0" w:color="auto"/>
        <w:bottom w:val="none" w:sz="0" w:space="0" w:color="auto"/>
        <w:right w:val="none" w:sz="0" w:space="0" w:color="auto"/>
      </w:divBdr>
      <w:divsChild>
        <w:div w:id="870844374">
          <w:marLeft w:val="0"/>
          <w:marRight w:val="0"/>
          <w:marTop w:val="0"/>
          <w:marBottom w:val="0"/>
          <w:divBdr>
            <w:top w:val="none" w:sz="0" w:space="0" w:color="auto"/>
            <w:left w:val="none" w:sz="0" w:space="0" w:color="auto"/>
            <w:bottom w:val="none" w:sz="0" w:space="0" w:color="auto"/>
            <w:right w:val="none" w:sz="0" w:space="0" w:color="auto"/>
          </w:divBdr>
        </w:div>
        <w:div w:id="848905530">
          <w:marLeft w:val="0"/>
          <w:marRight w:val="0"/>
          <w:marTop w:val="0"/>
          <w:marBottom w:val="0"/>
          <w:divBdr>
            <w:top w:val="none" w:sz="0" w:space="0" w:color="auto"/>
            <w:left w:val="none" w:sz="0" w:space="0" w:color="auto"/>
            <w:bottom w:val="none" w:sz="0" w:space="0" w:color="auto"/>
            <w:right w:val="none" w:sz="0" w:space="0" w:color="auto"/>
          </w:divBdr>
        </w:div>
        <w:div w:id="1867983291">
          <w:marLeft w:val="0"/>
          <w:marRight w:val="0"/>
          <w:marTop w:val="0"/>
          <w:marBottom w:val="0"/>
          <w:divBdr>
            <w:top w:val="none" w:sz="0" w:space="0" w:color="auto"/>
            <w:left w:val="none" w:sz="0" w:space="0" w:color="auto"/>
            <w:bottom w:val="none" w:sz="0" w:space="0" w:color="auto"/>
            <w:right w:val="none" w:sz="0" w:space="0" w:color="auto"/>
          </w:divBdr>
        </w:div>
      </w:divsChild>
    </w:div>
    <w:div w:id="272442322">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526991674">
      <w:bodyDiv w:val="1"/>
      <w:marLeft w:val="0"/>
      <w:marRight w:val="0"/>
      <w:marTop w:val="0"/>
      <w:marBottom w:val="0"/>
      <w:divBdr>
        <w:top w:val="none" w:sz="0" w:space="0" w:color="auto"/>
        <w:left w:val="none" w:sz="0" w:space="0" w:color="auto"/>
        <w:bottom w:val="none" w:sz="0" w:space="0" w:color="auto"/>
        <w:right w:val="none" w:sz="0" w:space="0" w:color="auto"/>
      </w:divBdr>
    </w:div>
    <w:div w:id="648678226">
      <w:bodyDiv w:val="1"/>
      <w:marLeft w:val="0"/>
      <w:marRight w:val="0"/>
      <w:marTop w:val="0"/>
      <w:marBottom w:val="0"/>
      <w:divBdr>
        <w:top w:val="none" w:sz="0" w:space="0" w:color="auto"/>
        <w:left w:val="none" w:sz="0" w:space="0" w:color="auto"/>
        <w:bottom w:val="none" w:sz="0" w:space="0" w:color="auto"/>
        <w:right w:val="none" w:sz="0" w:space="0" w:color="auto"/>
      </w:divBdr>
    </w:div>
    <w:div w:id="720861982">
      <w:bodyDiv w:val="1"/>
      <w:marLeft w:val="0"/>
      <w:marRight w:val="0"/>
      <w:marTop w:val="0"/>
      <w:marBottom w:val="0"/>
      <w:divBdr>
        <w:top w:val="none" w:sz="0" w:space="0" w:color="auto"/>
        <w:left w:val="none" w:sz="0" w:space="0" w:color="auto"/>
        <w:bottom w:val="none" w:sz="0" w:space="0" w:color="auto"/>
        <w:right w:val="none" w:sz="0" w:space="0" w:color="auto"/>
      </w:divBdr>
    </w:div>
    <w:div w:id="855114474">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12205053">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3213170">
      <w:bodyDiv w:val="1"/>
      <w:marLeft w:val="0"/>
      <w:marRight w:val="0"/>
      <w:marTop w:val="0"/>
      <w:marBottom w:val="0"/>
      <w:divBdr>
        <w:top w:val="none" w:sz="0" w:space="0" w:color="auto"/>
        <w:left w:val="none" w:sz="0" w:space="0" w:color="auto"/>
        <w:bottom w:val="none" w:sz="0" w:space="0" w:color="auto"/>
        <w:right w:val="none" w:sz="0" w:space="0" w:color="auto"/>
      </w:divBdr>
    </w:div>
    <w:div w:id="985204323">
      <w:bodyDiv w:val="1"/>
      <w:marLeft w:val="0"/>
      <w:marRight w:val="0"/>
      <w:marTop w:val="0"/>
      <w:marBottom w:val="0"/>
      <w:divBdr>
        <w:top w:val="none" w:sz="0" w:space="0" w:color="auto"/>
        <w:left w:val="none" w:sz="0" w:space="0" w:color="auto"/>
        <w:bottom w:val="none" w:sz="0" w:space="0" w:color="auto"/>
        <w:right w:val="none" w:sz="0" w:space="0" w:color="auto"/>
      </w:divBdr>
    </w:div>
    <w:div w:id="1068530536">
      <w:bodyDiv w:val="1"/>
      <w:marLeft w:val="0"/>
      <w:marRight w:val="0"/>
      <w:marTop w:val="0"/>
      <w:marBottom w:val="0"/>
      <w:divBdr>
        <w:top w:val="none" w:sz="0" w:space="0" w:color="auto"/>
        <w:left w:val="none" w:sz="0" w:space="0" w:color="auto"/>
        <w:bottom w:val="none" w:sz="0" w:space="0" w:color="auto"/>
        <w:right w:val="none" w:sz="0" w:space="0" w:color="auto"/>
      </w:divBdr>
    </w:div>
    <w:div w:id="1234974574">
      <w:bodyDiv w:val="1"/>
      <w:marLeft w:val="0"/>
      <w:marRight w:val="0"/>
      <w:marTop w:val="0"/>
      <w:marBottom w:val="0"/>
      <w:divBdr>
        <w:top w:val="none" w:sz="0" w:space="0" w:color="auto"/>
        <w:left w:val="none" w:sz="0" w:space="0" w:color="auto"/>
        <w:bottom w:val="none" w:sz="0" w:space="0" w:color="auto"/>
        <w:right w:val="none" w:sz="0" w:space="0" w:color="auto"/>
      </w:divBdr>
    </w:div>
    <w:div w:id="1253245319">
      <w:bodyDiv w:val="1"/>
      <w:marLeft w:val="0"/>
      <w:marRight w:val="0"/>
      <w:marTop w:val="0"/>
      <w:marBottom w:val="0"/>
      <w:divBdr>
        <w:top w:val="none" w:sz="0" w:space="0" w:color="auto"/>
        <w:left w:val="none" w:sz="0" w:space="0" w:color="auto"/>
        <w:bottom w:val="none" w:sz="0" w:space="0" w:color="auto"/>
        <w:right w:val="none" w:sz="0" w:space="0" w:color="auto"/>
      </w:divBdr>
    </w:div>
    <w:div w:id="1447120709">
      <w:bodyDiv w:val="1"/>
      <w:marLeft w:val="0"/>
      <w:marRight w:val="0"/>
      <w:marTop w:val="0"/>
      <w:marBottom w:val="0"/>
      <w:divBdr>
        <w:top w:val="none" w:sz="0" w:space="0" w:color="auto"/>
        <w:left w:val="none" w:sz="0" w:space="0" w:color="auto"/>
        <w:bottom w:val="none" w:sz="0" w:space="0" w:color="auto"/>
        <w:right w:val="none" w:sz="0" w:space="0" w:color="auto"/>
      </w:divBdr>
    </w:div>
    <w:div w:id="1694187028">
      <w:bodyDiv w:val="1"/>
      <w:marLeft w:val="0"/>
      <w:marRight w:val="0"/>
      <w:marTop w:val="0"/>
      <w:marBottom w:val="0"/>
      <w:divBdr>
        <w:top w:val="none" w:sz="0" w:space="0" w:color="auto"/>
        <w:left w:val="none" w:sz="0" w:space="0" w:color="auto"/>
        <w:bottom w:val="none" w:sz="0" w:space="0" w:color="auto"/>
        <w:right w:val="none" w:sz="0" w:space="0" w:color="auto"/>
      </w:divBdr>
    </w:div>
    <w:div w:id="1710295125">
      <w:bodyDiv w:val="1"/>
      <w:marLeft w:val="0"/>
      <w:marRight w:val="0"/>
      <w:marTop w:val="0"/>
      <w:marBottom w:val="0"/>
      <w:divBdr>
        <w:top w:val="none" w:sz="0" w:space="0" w:color="auto"/>
        <w:left w:val="none" w:sz="0" w:space="0" w:color="auto"/>
        <w:bottom w:val="none" w:sz="0" w:space="0" w:color="auto"/>
        <w:right w:val="none" w:sz="0" w:space="0" w:color="auto"/>
      </w:divBdr>
    </w:div>
    <w:div w:id="1713068310">
      <w:bodyDiv w:val="1"/>
      <w:marLeft w:val="0"/>
      <w:marRight w:val="0"/>
      <w:marTop w:val="0"/>
      <w:marBottom w:val="0"/>
      <w:divBdr>
        <w:top w:val="none" w:sz="0" w:space="0" w:color="auto"/>
        <w:left w:val="none" w:sz="0" w:space="0" w:color="auto"/>
        <w:bottom w:val="none" w:sz="0" w:space="0" w:color="auto"/>
        <w:right w:val="none" w:sz="0" w:space="0" w:color="auto"/>
      </w:divBdr>
    </w:div>
    <w:div w:id="1746222466">
      <w:bodyDiv w:val="1"/>
      <w:marLeft w:val="0"/>
      <w:marRight w:val="0"/>
      <w:marTop w:val="0"/>
      <w:marBottom w:val="0"/>
      <w:divBdr>
        <w:top w:val="none" w:sz="0" w:space="0" w:color="auto"/>
        <w:left w:val="none" w:sz="0" w:space="0" w:color="auto"/>
        <w:bottom w:val="none" w:sz="0" w:space="0" w:color="auto"/>
        <w:right w:val="none" w:sz="0" w:space="0" w:color="auto"/>
      </w:divBdr>
    </w:div>
    <w:div w:id="1775633294">
      <w:bodyDiv w:val="1"/>
      <w:marLeft w:val="0"/>
      <w:marRight w:val="0"/>
      <w:marTop w:val="0"/>
      <w:marBottom w:val="0"/>
      <w:divBdr>
        <w:top w:val="none" w:sz="0" w:space="0" w:color="auto"/>
        <w:left w:val="none" w:sz="0" w:space="0" w:color="auto"/>
        <w:bottom w:val="none" w:sz="0" w:space="0" w:color="auto"/>
        <w:right w:val="none" w:sz="0" w:space="0" w:color="auto"/>
      </w:divBdr>
    </w:div>
    <w:div w:id="1790052373">
      <w:bodyDiv w:val="1"/>
      <w:marLeft w:val="0"/>
      <w:marRight w:val="0"/>
      <w:marTop w:val="0"/>
      <w:marBottom w:val="0"/>
      <w:divBdr>
        <w:top w:val="none" w:sz="0" w:space="0" w:color="auto"/>
        <w:left w:val="none" w:sz="0" w:space="0" w:color="auto"/>
        <w:bottom w:val="none" w:sz="0" w:space="0" w:color="auto"/>
        <w:right w:val="none" w:sz="0" w:space="0" w:color="auto"/>
      </w:divBdr>
    </w:div>
    <w:div w:id="1794857875">
      <w:bodyDiv w:val="1"/>
      <w:marLeft w:val="0"/>
      <w:marRight w:val="0"/>
      <w:marTop w:val="0"/>
      <w:marBottom w:val="0"/>
      <w:divBdr>
        <w:top w:val="none" w:sz="0" w:space="0" w:color="auto"/>
        <w:left w:val="none" w:sz="0" w:space="0" w:color="auto"/>
        <w:bottom w:val="none" w:sz="0" w:space="0" w:color="auto"/>
        <w:right w:val="none" w:sz="0" w:space="0" w:color="auto"/>
      </w:divBdr>
    </w:div>
    <w:div w:id="1827818394">
      <w:bodyDiv w:val="1"/>
      <w:marLeft w:val="0"/>
      <w:marRight w:val="0"/>
      <w:marTop w:val="0"/>
      <w:marBottom w:val="0"/>
      <w:divBdr>
        <w:top w:val="none" w:sz="0" w:space="0" w:color="auto"/>
        <w:left w:val="none" w:sz="0" w:space="0" w:color="auto"/>
        <w:bottom w:val="none" w:sz="0" w:space="0" w:color="auto"/>
        <w:right w:val="none" w:sz="0" w:space="0" w:color="auto"/>
      </w:divBdr>
    </w:div>
    <w:div w:id="2013021883">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inansial.bisnis.com/rea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DF69B-2469-4CD9-A565-36C5949C2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6386</Words>
  <Characters>3640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 Nathania</dc:creator>
  <cp:lastModifiedBy>Yiska Nathania</cp:lastModifiedBy>
  <cp:revision>2</cp:revision>
  <cp:lastPrinted>2019-05-07T15:08:00Z</cp:lastPrinted>
  <dcterms:created xsi:type="dcterms:W3CDTF">2019-05-09T08:04:00Z</dcterms:created>
  <dcterms:modified xsi:type="dcterms:W3CDTF">2019-05-09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8e9a61-8c0c-30f3-8e5e-c69035b93a9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